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commentRangeStart w:id="0"/>
      <w:commentRangeStart w:id="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commentRangeEnd w:id="0"/>
      <w:r>
        <w:rPr>
          <w:rStyle w:val="CommentReference"/>
        </w:rPr>
        <w:commentReference w:id="0"/>
      </w:r>
      <w:commentRangeEnd w:id="1"/>
      <w:r w:rsidR="00641100">
        <w:rPr>
          <w:rStyle w:val="CommentReference"/>
        </w:rPr>
        <w:commentReference w:id="1"/>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2"/>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2"/>
      <w:r w:rsidR="00635723">
        <w:rPr>
          <w:rStyle w:val="CommentReference"/>
        </w:rPr>
        <w:commentReference w:id="2"/>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3"/>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3"/>
      <w:r w:rsidR="00A75088">
        <w:rPr>
          <w:rStyle w:val="CommentReference"/>
        </w:rPr>
        <w:commentReference w:id="3"/>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598FE5C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2438A3" w:rsidRPr="002438A3">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D66F2" w:rsidRPr="008D66F2">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D66F2" w:rsidRPr="008D66F2">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D66F2" w:rsidRPr="008D66F2">
        <w:rPr>
          <w:rFonts w:cs="Calibri"/>
          <w:szCs w:val="24"/>
          <w:vertAlign w:val="superscript"/>
        </w:rPr>
        <w:t>5</w:t>
      </w:r>
      <w:r w:rsidR="008D66F2">
        <w:fldChar w:fldCharType="end"/>
      </w:r>
      <w:r>
        <w:t xml:space="preserve">. Although </w:t>
      </w:r>
      <w:r w:rsidR="002438A3">
        <w:t>PM</w:t>
      </w:r>
      <w:r w:rsidR="002438A3" w:rsidRPr="00C073B4">
        <w:rPr>
          <w:vertAlign w:val="subscript"/>
          <w:rPrChange w:id="4" w:author="Melissa Maestas" w:date="2020-05-05T19:45:00Z">
            <w:rPr/>
          </w:rPrChange>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D66F2" w:rsidRPr="008D66F2">
        <w:rPr>
          <w:rFonts w:cs="Calibri"/>
          <w:szCs w:val="24"/>
          <w:vertAlign w:val="superscript"/>
        </w:rPr>
        <w:t>6</w:t>
      </w:r>
      <w:r w:rsidR="008D66F2">
        <w:fldChar w:fldCharType="end"/>
      </w:r>
      <w:r>
        <w:t xml:space="preserve">, </w:t>
      </w:r>
      <w:r w:rsidR="002438A3">
        <w:t>PM</w:t>
      </w:r>
      <w:r w:rsidR="002438A3" w:rsidRPr="00641100">
        <w:rPr>
          <w:vertAlign w:val="subscript"/>
          <w:rPrChange w:id="5" w:author="Melissa Maestas" w:date="2020-05-05T12:41:00Z">
            <w:rPr/>
          </w:rPrChange>
        </w:rPr>
        <w:t>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D66F2" w:rsidRPr="008D66F2">
        <w:rPr>
          <w:rFonts w:cs="Calibri"/>
          <w:szCs w:val="24"/>
          <w:vertAlign w:val="superscript"/>
        </w:rPr>
        <w:t>7</w:t>
      </w:r>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0B0412" w:rsidRPr="000B0412">
        <w:rPr>
          <w:rFonts w:cs="Calibri"/>
          <w:szCs w:val="24"/>
          <w:vertAlign w:val="superscript"/>
        </w:rPr>
        <w:t>7,8</w:t>
      </w:r>
      <w:r w:rsidR="000B0412">
        <w:fldChar w:fldCharType="end"/>
      </w:r>
      <w:r>
        <w:t xml:space="preserve">, which can cause </w:t>
      </w:r>
      <w:r w:rsidR="002438A3">
        <w:t>PM</w:t>
      </w:r>
      <w:r w:rsidR="002438A3" w:rsidRPr="00641100">
        <w:rPr>
          <w:vertAlign w:val="subscript"/>
          <w:rPrChange w:id="6" w:author="Melissa Maestas" w:date="2020-05-05T12:42:00Z">
            <w:rPr/>
          </w:rPrChange>
        </w:rPr>
        <w:t>2.5</w:t>
      </w:r>
      <w:r>
        <w:t xml:space="preserve"> concentrations that are several times higher than the Environmental Protection Agency's (EPA’s) daily </w:t>
      </w:r>
      <w:r w:rsidR="002438A3">
        <w:t>PM</w:t>
      </w:r>
      <w:r w:rsidR="002438A3" w:rsidRPr="00C073B4">
        <w:rPr>
          <w:vertAlign w:val="subscript"/>
          <w:rPrChange w:id="7" w:author="Melissa Maestas" w:date="2020-05-05T19:45:00Z">
            <w:rPr/>
          </w:rPrChange>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0B0412" w:rsidRPr="000B0412">
        <w:rPr>
          <w:rFonts w:cs="Calibri"/>
          <w:szCs w:val="24"/>
          <w:vertAlign w:val="superscript"/>
        </w:rPr>
        <w:t>9</w:t>
      </w:r>
      <w:r w:rsidR="000B0412">
        <w:fldChar w:fldCharType="end"/>
      </w:r>
      <w:r>
        <w:t xml:space="preserve">. </w:t>
      </w:r>
    </w:p>
    <w:p w14:paraId="3AA89A8E" w14:textId="77777777" w:rsidR="00A75088" w:rsidRDefault="00A75088" w:rsidP="00A75088"/>
    <w:p w14:paraId="713E1020" w14:textId="7A9659EE" w:rsidR="00A75088" w:rsidRDefault="00A75088" w:rsidP="00A75088">
      <w:r>
        <w:t xml:space="preserve">Estimates of </w:t>
      </w:r>
      <w:r w:rsidR="002438A3">
        <w:t>PM</w:t>
      </w:r>
      <w:r w:rsidR="002438A3" w:rsidRPr="00641100">
        <w:rPr>
          <w:vertAlign w:val="subscript"/>
          <w:rPrChange w:id="8" w:author="Melissa Maestas" w:date="2020-05-05T12:42:00Z">
            <w:rPr/>
          </w:rPrChange>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r w:rsidR="00F8416D" w:rsidRPr="00F8416D">
        <w:rPr>
          <w:rFonts w:cs="Calibri"/>
          <w:szCs w:val="24"/>
          <w:vertAlign w:val="superscript"/>
        </w:rPr>
        <w:t>10</w:t>
      </w:r>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F8416D" w:rsidRPr="00F8416D">
        <w:rPr>
          <w:rFonts w:cs="Calibri"/>
          <w:szCs w:val="24"/>
          <w:vertAlign w:val="superscript"/>
        </w:rPr>
        <w:t>11</w:t>
      </w:r>
      <w:r w:rsidR="00F8416D">
        <w:fldChar w:fldCharType="end"/>
      </w:r>
      <w:r>
        <w:t>.</w:t>
      </w:r>
    </w:p>
    <w:p w14:paraId="74FD93F5" w14:textId="77777777" w:rsidR="00A75088" w:rsidRDefault="00A75088" w:rsidP="00A75088"/>
    <w:p w14:paraId="3F22136B" w14:textId="7574E78E" w:rsidR="00A75088" w:rsidRDefault="00A75088" w:rsidP="00A75088">
      <w:r>
        <w:t xml:space="preserve">To improve population exposure assessment of </w:t>
      </w:r>
      <w:r w:rsidR="002438A3">
        <w:t>PM</w:t>
      </w:r>
      <w:r w:rsidR="002438A3" w:rsidRPr="00641100">
        <w:rPr>
          <w:vertAlign w:val="subscript"/>
          <w:rPrChange w:id="9" w:author="Melissa Maestas" w:date="2020-05-05T12:43:00Z">
            <w:rPr/>
          </w:rPrChange>
        </w:rPr>
        <w:t>2.5</w:t>
      </w:r>
      <w:r>
        <w:t xml:space="preserve">, epidemiological researchers have increasingly been using methods to estimate </w:t>
      </w:r>
      <w:r w:rsidR="002438A3">
        <w:t>PM</w:t>
      </w:r>
      <w:r w:rsidR="002438A3" w:rsidRPr="00641100">
        <w:rPr>
          <w:vertAlign w:val="subscript"/>
          <w:rPrChange w:id="10" w:author="Melissa Maestas" w:date="2020-05-05T12:43:00Z">
            <w:rPr/>
          </w:rPrChange>
        </w:rPr>
        <w:t>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F8416D" w:rsidRPr="00F8416D">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641100">
        <w:rPr>
          <w:vertAlign w:val="subscript"/>
          <w:rPrChange w:id="11" w:author="Melissa Maestas" w:date="2020-05-05T12:43:00Z">
            <w:rPr/>
          </w:rPrChange>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F8416D" w:rsidRPr="00F8416D">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93677E" w:rsidRPr="0093677E">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5–18</w:t>
      </w:r>
      <w:r w:rsidR="0093677E">
        <w:fldChar w:fldCharType="end"/>
      </w:r>
      <w:r>
        <w:t xml:space="preserve">. </w:t>
      </w:r>
    </w:p>
    <w:p w14:paraId="194FBBA0" w14:textId="77777777" w:rsidR="00A75088" w:rsidRDefault="00A75088" w:rsidP="00A75088"/>
    <w:p w14:paraId="0749760A" w14:textId="78E561D7" w:rsidR="00A75088" w:rsidRDefault="00A75088" w:rsidP="00A75088">
      <w:r>
        <w:t xml:space="preserve">Machine learning methods train large auxiliary datasets, often including satellite </w:t>
      </w:r>
      <w:commentRangeStart w:id="12"/>
      <w:del w:id="13" w:author="Melissa Maestas" w:date="2020-05-05T12:44:00Z">
        <w:r w:rsidDel="00641100">
          <w:delText>aerosol optical depth (</w:delText>
        </w:r>
      </w:del>
      <w:r>
        <w:t>AOD</w:t>
      </w:r>
      <w:commentRangeEnd w:id="12"/>
      <w:r w:rsidR="00641100">
        <w:rPr>
          <w:rStyle w:val="CommentReference"/>
        </w:rPr>
        <w:commentReference w:id="12"/>
      </w:r>
      <w:del w:id="14" w:author="Melissa Maestas" w:date="2020-05-05T12:44:00Z">
        <w:r w:rsidDel="00641100">
          <w:delText>)</w:delText>
        </w:r>
      </w:del>
      <w:r>
        <w:t xml:space="preserve">, meteorological data, chemical transport model output, and land cover and land use data to provide optimal estimates of </w:t>
      </w:r>
      <w:r w:rsidR="002438A3">
        <w:t>PM</w:t>
      </w:r>
      <w:r w:rsidR="002438A3" w:rsidRPr="00641100">
        <w:rPr>
          <w:vertAlign w:val="subscript"/>
          <w:rPrChange w:id="15" w:author="Melissa Maestas" w:date="2020-05-05T12:45:00Z">
            <w:rPr/>
          </w:rPrChange>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93677E" w:rsidRPr="0093677E">
        <w:rPr>
          <w:rFonts w:cs="Calibri"/>
          <w:szCs w:val="24"/>
          <w:vertAlign w:val="superscript"/>
        </w:rPr>
        <w:t>19</w:t>
      </w:r>
      <w:r w:rsidR="0093677E">
        <w:fldChar w:fldCharType="end"/>
      </w:r>
      <w:r>
        <w:t xml:space="preserve">. Some epidemiological questions can only be addressed in longitudinal studies with large sample sizes. Exposure models with large spatial and temporal domains will help enable such studies. Within the US, </w:t>
      </w:r>
      <w:commentRangeStart w:id="16"/>
      <w:r>
        <w:t xml:space="preserve">Di et al. </w:t>
      </w:r>
      <w:r w:rsidR="0093677E">
        <w:t>(2016; 2019)</w:t>
      </w:r>
      <w:r>
        <w:t xml:space="preserve"> and Hu et al. </w:t>
      </w:r>
      <w:r w:rsidR="0093677E">
        <w:t>(2017)</w:t>
      </w:r>
      <w:commentRangeEnd w:id="16"/>
      <w:r w:rsidR="00C073B4">
        <w:rPr>
          <w:rStyle w:val="CommentReference"/>
        </w:rPr>
        <w:commentReference w:id="16"/>
      </w:r>
      <w:r w:rsidR="0093677E">
        <w:t xml:space="preserve"> </w:t>
      </w:r>
      <w:r>
        <w:t xml:space="preserve">have separately used machine learning algorithms to create fine-resolution daily </w:t>
      </w:r>
      <w:r w:rsidR="002438A3">
        <w:t>PM</w:t>
      </w:r>
      <w:r w:rsidR="002438A3" w:rsidRPr="00641100">
        <w:rPr>
          <w:vertAlign w:val="subscript"/>
          <w:rPrChange w:id="17" w:author="Melissa Maestas" w:date="2020-05-05T12:45:00Z">
            <w:rPr/>
          </w:rPrChange>
        </w:rPr>
        <w:t>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93677E" w:rsidRPr="0093677E">
        <w:rPr>
          <w:rFonts w:cs="Calibri"/>
          <w:szCs w:val="24"/>
          <w:vertAlign w:val="superscript"/>
        </w:rPr>
        <w:t>17</w:t>
      </w:r>
      <w:r w:rsidR="0093677E">
        <w:fldChar w:fldCharType="end"/>
      </w:r>
      <w:r>
        <w:t xml:space="preserve"> compared to the rest of the country. Given the increasing trends in </w:t>
      </w:r>
      <w:r w:rsidR="002438A3">
        <w:t>PM</w:t>
      </w:r>
      <w:r w:rsidR="002438A3" w:rsidRPr="00641100">
        <w:rPr>
          <w:vertAlign w:val="subscript"/>
          <w:rPrChange w:id="18" w:author="Melissa Maestas" w:date="2020-05-05T12:45:00Z">
            <w:rPr/>
          </w:rPrChange>
        </w:rPr>
        <w:t>2.5</w:t>
      </w:r>
      <w:r>
        <w:t xml:space="preserve"> concentrations in parts of the western US and the importance of wildfires as a source of </w:t>
      </w:r>
      <w:r w:rsidR="002438A3">
        <w:t>PM</w:t>
      </w:r>
      <w:r w:rsidR="002438A3" w:rsidRPr="00C073B4">
        <w:rPr>
          <w:vertAlign w:val="subscript"/>
          <w:rPrChange w:id="19" w:author="Melissa Maestas" w:date="2020-05-05T19:48:00Z">
            <w:rPr/>
          </w:rPrChange>
        </w:rPr>
        <w:t>2.5</w:t>
      </w:r>
      <w:r>
        <w:t xml:space="preserve"> there, it is important to have a model that is tailored to this region to capture the variability in </w:t>
      </w:r>
      <w:r w:rsidR="002438A3">
        <w:t>PM</w:t>
      </w:r>
      <w:r w:rsidR="002438A3" w:rsidRPr="00641100">
        <w:rPr>
          <w:vertAlign w:val="subscript"/>
          <w:rPrChange w:id="20" w:author="Melissa Maestas" w:date="2020-05-05T12:46:00Z">
            <w:rPr/>
          </w:rPrChange>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C073B4">
        <w:rPr>
          <w:vertAlign w:val="subscript"/>
          <w:rPrChange w:id="21" w:author="Melissa Maestas" w:date="2020-05-05T19:50:00Z">
            <w:rPr/>
          </w:rPrChange>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C073B4">
        <w:rPr>
          <w:vertAlign w:val="subscript"/>
          <w:rPrChange w:id="22" w:author="Melissa Maestas" w:date="2020-05-05T19:50:00Z">
            <w:rPr/>
          </w:rPrChange>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C073B4">
        <w:rPr>
          <w:vertAlign w:val="subscript"/>
          <w:rPrChange w:id="23" w:author="Melissa Maestas" w:date="2020-05-05T19:51:00Z">
            <w:rPr/>
          </w:rPrChange>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C073B4">
        <w:rPr>
          <w:vertAlign w:val="subscript"/>
          <w:rPrChange w:id="24" w:author="Melissa Maestas" w:date="2020-05-05T19:51:00Z">
            <w:rPr/>
          </w:rPrChange>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C073B4">
        <w:rPr>
          <w:vertAlign w:val="subscript"/>
          <w:rPrChange w:id="25" w:author="Melissa Maestas" w:date="2020-05-05T19:51:00Z">
            <w:rPr/>
          </w:rPrChange>
        </w:rPr>
        <w:t>2.5</w:t>
      </w:r>
      <w:r>
        <w:t xml:space="preserve"> concentrations.</w:t>
      </w:r>
    </w:p>
    <w:p w14:paraId="71776DE4" w14:textId="77777777" w:rsidR="00A75088" w:rsidRDefault="00A75088" w:rsidP="00A75088"/>
    <w:p w14:paraId="0DBFB93F" w14:textId="0DBF67C4" w:rsidR="00A75088" w:rsidRDefault="00A75088" w:rsidP="00A75088">
      <w:commentRangeStart w:id="26"/>
      <w:r>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26"/>
      <w:proofErr w:type="spellEnd"/>
      <w:r w:rsidR="0093677E">
        <w:rPr>
          <w:rStyle w:val="CommentReference"/>
        </w:rPr>
        <w:commentReference w:id="26"/>
      </w:r>
    </w:p>
    <w:p w14:paraId="02FC8B2C" w14:textId="56BBB571" w:rsidR="00DD66D7" w:rsidRDefault="00DD66D7" w:rsidP="00A75088">
      <w:commentRangeStart w:id="27"/>
      <w:r w:rsidRPr="00DD66D7">
        <w:rPr>
          <w:noProof/>
        </w:rPr>
        <w:lastRenderedPageBreak/>
        <w:drawing>
          <wp:inline distT="0" distB="0" distL="0" distR="0" wp14:anchorId="3051D278" wp14:editId="456F37C7">
            <wp:extent cx="4619625" cy="4752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4752975"/>
                    </a:xfrm>
                    <a:prstGeom prst="rect">
                      <a:avLst/>
                    </a:prstGeom>
                    <a:noFill/>
                    <a:ln>
                      <a:noFill/>
                    </a:ln>
                  </pic:spPr>
                </pic:pic>
              </a:graphicData>
            </a:graphic>
          </wp:inline>
        </w:drawing>
      </w:r>
      <w:commentRangeEnd w:id="27"/>
      <w:r>
        <w:rPr>
          <w:rStyle w:val="CommentReference"/>
        </w:rPr>
        <w:commentReference w:id="27"/>
      </w:r>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28"/>
      <w:commentRangeStart w:id="29"/>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28"/>
      <w:r>
        <w:rPr>
          <w:rStyle w:val="CommentReference"/>
        </w:rPr>
        <w:commentReference w:id="28"/>
      </w:r>
      <w:commentRangeEnd w:id="29"/>
      <w:r w:rsidR="0067033A">
        <w:rPr>
          <w:rStyle w:val="CommentReference"/>
        </w:rPr>
        <w:commentReference w:id="29"/>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004C6229"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0"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1"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values from monitoring stations from a variety of sources </w:t>
      </w:r>
      <w:commentRangeStart w:id="32"/>
      <w:commentRangeStart w:id="33"/>
      <w:r w:rsidRPr="00FE29DF">
        <w:rPr>
          <w:rFonts w:asciiTheme="minorHAnsi" w:hAnsiTheme="minorHAnsi" w:cstheme="minorHAnsi"/>
          <w:color w:val="000000"/>
        </w:rPr>
        <w:t>(</w:t>
      </w:r>
      <w:commentRangeStart w:id="34"/>
      <w:ins w:id="35" w:author="Melissa Maestas" w:date="2020-05-06T12:54:00Z">
        <w:r w:rsidR="00E45530">
          <w:rPr>
            <w:rFonts w:asciiTheme="minorHAnsi" w:hAnsiTheme="minorHAnsi" w:cstheme="minorHAnsi"/>
            <w:color w:val="000000"/>
          </w:rPr>
          <w:t>EPA</w:t>
        </w:r>
      </w:ins>
      <w:commentRangeEnd w:id="34"/>
      <w:ins w:id="36" w:author="Melissa Maestas" w:date="2020-05-06T12:55:00Z">
        <w:r w:rsidR="00E45530">
          <w:rPr>
            <w:rStyle w:val="CommentReference"/>
          </w:rPr>
          <w:commentReference w:id="34"/>
        </w:r>
      </w:ins>
      <w:ins w:id="37" w:author="Melissa Maestas" w:date="2020-05-06T12:54:00Z">
        <w:r w:rsidR="00E45530">
          <w:rPr>
            <w:rFonts w:asciiTheme="minorHAnsi" w:hAnsiTheme="minorHAnsi" w:cstheme="minorHAnsi"/>
            <w:color w:val="000000"/>
          </w:rPr>
          <w:t xml:space="preserve">, </w:t>
        </w:r>
      </w:ins>
      <w:commentRangeStart w:id="38"/>
      <w:del w:id="39"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40" w:author="Melissa Maestas" w:date="2020-05-06T12:47:00Z">
        <w:r w:rsidR="00D6019A">
          <w:rPr>
            <w:rFonts w:asciiTheme="minorHAnsi" w:hAnsiTheme="minorHAnsi" w:cstheme="minorHAnsi"/>
            <w:color w:val="000000"/>
          </w:rPr>
          <w:t>California Air Resources Board</w:t>
        </w:r>
      </w:ins>
      <w:ins w:id="41" w:author="Melissa Maestas" w:date="2020-05-06T12:48:00Z">
        <w:r w:rsidR="00D6019A">
          <w:rPr>
            <w:rFonts w:asciiTheme="minorHAnsi" w:hAnsiTheme="minorHAnsi" w:cstheme="minorHAnsi"/>
            <w:color w:val="000000"/>
          </w:rPr>
          <w:t xml:space="preserve"> (stationary and mobile monitoring network)</w:t>
        </w:r>
      </w:ins>
      <w:commentRangeEnd w:id="38"/>
      <w:ins w:id="42" w:author="Melissa Maestas" w:date="2020-05-06T12:56:00Z">
        <w:r w:rsidR="00E45530">
          <w:rPr>
            <w:rStyle w:val="CommentReference"/>
          </w:rPr>
          <w:commentReference w:id="38"/>
        </w:r>
      </w:ins>
      <w:ins w:id="43" w:author="Melissa Maestas" w:date="2020-05-06T12:48:00Z">
        <w:r w:rsidR="00D6019A">
          <w:rPr>
            <w:rFonts w:asciiTheme="minorHAnsi" w:hAnsiTheme="minorHAnsi" w:cstheme="minorHAnsi"/>
            <w:color w:val="000000"/>
          </w:rPr>
          <w:t xml:space="preserve">, </w:t>
        </w:r>
      </w:ins>
      <w:commentRangeStart w:id="44"/>
      <w:ins w:id="45" w:author="Melissa Maestas" w:date="2020-05-06T18:42:00Z">
        <w:r w:rsidR="00F01B40">
          <w:rPr>
            <w:rFonts w:asciiTheme="minorHAnsi" w:hAnsiTheme="minorHAnsi" w:cstheme="minorHAnsi"/>
            <w:color w:val="000000"/>
          </w:rPr>
          <w:t>Federal Land Manager Environmental Database</w:t>
        </w:r>
        <w:commentRangeEnd w:id="44"/>
        <w:r w:rsidR="00F01B40">
          <w:rPr>
            <w:rStyle w:val="CommentReference"/>
          </w:rPr>
          <w:commentReference w:id="44"/>
        </w:r>
      </w:ins>
      <w:ins w:id="46" w:author="Melissa Maestas" w:date="2020-05-06T18:44:00Z">
        <w:r w:rsidR="00F01B40">
          <w:rPr>
            <w:rFonts w:asciiTheme="minorHAnsi" w:hAnsiTheme="minorHAnsi" w:cstheme="minorHAnsi"/>
            <w:color w:val="000000"/>
          </w:rPr>
          <w:t xml:space="preserve">, </w:t>
        </w:r>
        <w:commentRangeStart w:id="47"/>
        <w:r w:rsidR="00F01B40">
          <w:rPr>
            <w:rFonts w:asciiTheme="minorHAnsi" w:hAnsiTheme="minorHAnsi" w:cstheme="minorHAnsi"/>
            <w:color w:val="000000"/>
          </w:rPr>
          <w:t>Fire Cache Smoke Monitor Archive</w:t>
        </w:r>
        <w:commentRangeEnd w:id="47"/>
        <w:r w:rsidR="00F01B40">
          <w:rPr>
            <w:rStyle w:val="CommentReference"/>
          </w:rPr>
          <w:commentReference w:id="47"/>
        </w:r>
      </w:ins>
      <w:ins w:id="48" w:author="Melissa Maestas" w:date="2020-05-06T18:45:00Z">
        <w:r w:rsidR="00F01B40">
          <w:rPr>
            <w:rFonts w:asciiTheme="minorHAnsi" w:hAnsiTheme="minorHAnsi" w:cstheme="minorHAnsi"/>
            <w:color w:val="000000"/>
          </w:rPr>
          <w:t xml:space="preserve">, </w:t>
        </w:r>
        <w:commentRangeStart w:id="49"/>
        <w:r w:rsidR="00F01B40">
          <w:rPr>
            <w:rFonts w:asciiTheme="minorHAnsi" w:hAnsiTheme="minorHAnsi" w:cstheme="minorHAnsi"/>
            <w:color w:val="000000"/>
          </w:rPr>
          <w:t>IMPROVE Network</w:t>
        </w:r>
      </w:ins>
      <w:commentRangeEnd w:id="49"/>
      <w:ins w:id="50" w:author="Melissa Maestas" w:date="2020-05-06T18:46:00Z">
        <w:r w:rsidR="00F01B40">
          <w:rPr>
            <w:rStyle w:val="CommentReference"/>
          </w:rPr>
          <w:commentReference w:id="49"/>
        </w:r>
      </w:ins>
      <w:ins w:id="51" w:author="Melissa Maestas" w:date="2020-05-06T19:21:00Z">
        <w:r w:rsidR="00196421">
          <w:rPr>
            <w:rFonts w:asciiTheme="minorHAnsi" w:hAnsiTheme="minorHAnsi" w:cstheme="minorHAnsi"/>
            <w:color w:val="000000"/>
          </w:rPr>
          <w:t xml:space="preserve">, </w:t>
        </w:r>
        <w:commentRangeStart w:id="52"/>
        <w:r w:rsidR="00196421">
          <w:rPr>
            <w:rFonts w:asciiTheme="minorHAnsi" w:hAnsiTheme="minorHAnsi" w:cstheme="minorHAnsi"/>
            <w:color w:val="000000"/>
          </w:rPr>
          <w:t>Utah State University</w:t>
        </w:r>
        <w:commentRangeEnd w:id="52"/>
        <w:r w:rsidR="00A25794">
          <w:rPr>
            <w:rStyle w:val="CommentReference"/>
          </w:rPr>
          <w:commentReference w:id="52"/>
        </w:r>
      </w:ins>
      <w:ins w:id="53" w:author="Melissa Maestas" w:date="2020-05-06T19:25:00Z">
        <w:r w:rsidR="00A25794">
          <w:rPr>
            <w:rFonts w:asciiTheme="minorHAnsi" w:hAnsiTheme="minorHAnsi" w:cstheme="minorHAnsi"/>
            <w:color w:val="000000"/>
          </w:rPr>
          <w:t>,</w:t>
        </w:r>
      </w:ins>
      <w:ins w:id="54" w:author="Melissa Maestas" w:date="2020-05-06T19:26:00Z">
        <w:r w:rsidR="00A25794">
          <w:rPr>
            <w:rFonts w:asciiTheme="minorHAnsi" w:hAnsiTheme="minorHAnsi" w:cstheme="minorHAnsi"/>
            <w:color w:val="000000"/>
          </w:rPr>
          <w:t xml:space="preserve"> </w:t>
        </w:r>
        <w:commentRangeStart w:id="55"/>
        <w:r w:rsidR="00A25794">
          <w:rPr>
            <w:rFonts w:asciiTheme="minorHAnsi" w:hAnsiTheme="minorHAnsi" w:cstheme="minorHAnsi"/>
            <w:color w:val="000000"/>
          </w:rPr>
          <w:t>Utah Department of Environmental Quality</w:t>
        </w:r>
      </w:ins>
      <w:commentRangeEnd w:id="55"/>
      <w:ins w:id="56" w:author="Melissa Maestas" w:date="2020-05-06T19:27:00Z">
        <w:r w:rsidR="00A25794">
          <w:rPr>
            <w:rStyle w:val="CommentReference"/>
          </w:rPr>
          <w:commentReference w:id="55"/>
        </w:r>
        <w:r w:rsidR="00A25794">
          <w:rPr>
            <w:rFonts w:asciiTheme="minorHAnsi" w:hAnsiTheme="minorHAnsi" w:cstheme="minorHAnsi"/>
            <w:color w:val="000000"/>
          </w:rPr>
          <w:t xml:space="preserve">, and the </w:t>
        </w:r>
        <w:commentRangeStart w:id="57"/>
        <w:r w:rsidR="00A25794">
          <w:rPr>
            <w:rFonts w:asciiTheme="minorHAnsi" w:hAnsiTheme="minorHAnsi" w:cstheme="minorHAnsi"/>
            <w:color w:val="000000"/>
          </w:rPr>
          <w:t>University of Utah</w:t>
        </w:r>
      </w:ins>
      <w:commentRangeEnd w:id="57"/>
      <w:ins w:id="58" w:author="Melissa Maestas" w:date="2020-05-06T19:28:00Z">
        <w:r w:rsidR="00A25794">
          <w:rPr>
            <w:rStyle w:val="CommentReference"/>
          </w:rPr>
          <w:commentReference w:id="57"/>
        </w:r>
      </w:ins>
      <w:r w:rsidRPr="00FE29DF">
        <w:rPr>
          <w:rFonts w:asciiTheme="minorHAnsi" w:hAnsiTheme="minorHAnsi" w:cstheme="minorHAnsi"/>
          <w:color w:val="000000"/>
        </w:rPr>
        <w:t xml:space="preserve">). </w:t>
      </w:r>
      <w:commentRangeEnd w:id="32"/>
      <w:r w:rsidR="00DD66D7">
        <w:rPr>
          <w:rStyle w:val="CommentReference"/>
        </w:rPr>
        <w:commentReference w:id="32"/>
      </w:r>
      <w:commentRangeEnd w:id="33"/>
      <w:r w:rsidR="00D6019A">
        <w:rPr>
          <w:rStyle w:val="CommentReference"/>
        </w:rPr>
        <w:commentReference w:id="33"/>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59"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w:t>
      </w:r>
      <w:commentRangeStart w:id="60"/>
      <w:r w:rsidRPr="00FE29DF">
        <w:rPr>
          <w:rFonts w:asciiTheme="minorHAnsi" w:hAnsiTheme="minorHAnsi" w:cstheme="minorHAnsi"/>
          <w:color w:val="000000"/>
        </w:rPr>
        <w:lastRenderedPageBreak/>
        <w:t>U- and V- components of wind speed at 10 meters</w:t>
      </w:r>
      <w:commentRangeEnd w:id="60"/>
      <w:r w:rsidR="00803EF0">
        <w:rPr>
          <w:rStyle w:val="CommentReference"/>
        </w:rPr>
        <w:commentReference w:id="60"/>
      </w:r>
      <w:r w:rsidRPr="00FE29DF">
        <w:rPr>
          <w:rFonts w:asciiTheme="minorHAnsi" w:hAnsiTheme="minorHAnsi" w:cstheme="minorHAnsi"/>
          <w:color w:val="000000"/>
        </w:rPr>
        <w:t xml:space="preserve">, surface pressure, pressure reduced to mean sea level, and </w:t>
      </w:r>
      <w:commentRangeStart w:id="61"/>
      <w:r w:rsidRPr="00FE29DF">
        <w:rPr>
          <w:rFonts w:asciiTheme="minorHAnsi" w:hAnsiTheme="minorHAnsi" w:cstheme="minorHAnsi"/>
          <w:color w:val="000000"/>
          <w:shd w:val="clear" w:color="auto" w:fill="FFFFFF"/>
        </w:rPr>
        <w:t>"DZDT_850_mb"</w:t>
      </w:r>
      <w:commentRangeEnd w:id="61"/>
      <w:r w:rsidR="00803EF0">
        <w:rPr>
          <w:rStyle w:val="CommentReference"/>
        </w:rPr>
        <w:commentReference w:id="61"/>
      </w:r>
      <w:r w:rsidRPr="00FE29DF">
        <w:rPr>
          <w:rFonts w:asciiTheme="minorHAnsi" w:hAnsiTheme="minorHAnsi" w:cstheme="minorHAnsi"/>
          <w:color w:val="000000"/>
          <w:shd w:val="clear" w:color="auto" w:fill="FFFFFF"/>
        </w:rPr>
        <w:t xml:space="preserve"> and </w:t>
      </w:r>
      <w:commentRangeStart w:id="62"/>
      <w:r w:rsidRPr="00FE29DF">
        <w:rPr>
          <w:rFonts w:asciiTheme="minorHAnsi" w:hAnsiTheme="minorHAnsi" w:cstheme="minorHAnsi"/>
          <w:color w:val="000000"/>
          <w:shd w:val="clear" w:color="auto" w:fill="FFFFFF"/>
        </w:rPr>
        <w:t>"DZDT_700_mb"</w:t>
      </w:r>
      <w:commentRangeEnd w:id="62"/>
      <w:r w:rsidR="00803EF0">
        <w:rPr>
          <w:rStyle w:val="CommentReference"/>
        </w:rPr>
        <w:commentReference w:id="62"/>
      </w:r>
      <w:r w:rsidRPr="00FE29DF">
        <w:rPr>
          <w:rFonts w:asciiTheme="minorHAnsi" w:hAnsiTheme="minorHAnsi" w:cstheme="minorHAnsi"/>
          <w:color w:val="000000"/>
          <w:shd w:val="clear" w:color="auto" w:fill="FFFFFF"/>
        </w:rPr>
        <w:t xml:space="preserve"> </w:t>
      </w:r>
      <w:commentRangeStart w:id="63"/>
      <w:r w:rsidRPr="00FE29DF">
        <w:rPr>
          <w:rFonts w:asciiTheme="minorHAnsi" w:hAnsiTheme="minorHAnsi" w:cstheme="minorHAnsi"/>
          <w:color w:val="000000"/>
          <w:shd w:val="clear" w:color="auto" w:fill="FFFFFF"/>
        </w:rPr>
        <w:t>%Melissa, what were these??</w:t>
      </w:r>
      <w:commentRangeEnd w:id="63"/>
      <w:r w:rsidR="00DD66D7">
        <w:rPr>
          <w:rStyle w:val="CommentReference"/>
        </w:rPr>
        <w:commentReference w:id="63"/>
      </w:r>
    </w:p>
    <w:p w14:paraId="44337CAF" w14:textId="77777777" w:rsidR="00A75088" w:rsidRPr="00FE29DF" w:rsidRDefault="00A75088" w:rsidP="00A75088">
      <w:pPr>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DC708C">
        <w:rPr>
          <w:rFonts w:cstheme="minorHAnsi"/>
          <w:color w:val="000000"/>
          <w:vertAlign w:val="subscript"/>
          <w:rPrChange w:id="64" w:author="Melissa Maestas" w:date="2020-05-06T19:34:00Z">
            <w:rPr>
              <w:rFonts w:cstheme="minorHAnsi"/>
              <w:color w:val="000000"/>
            </w:rPr>
          </w:rPrChange>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DC708C">
        <w:rPr>
          <w:rFonts w:cstheme="minorHAnsi"/>
          <w:color w:val="000000"/>
          <w:vertAlign w:val="subscript"/>
          <w:rPrChange w:id="65" w:author="Melissa Maestas" w:date="2020-05-06T19:34:00Z">
            <w:rPr>
              <w:rFonts w:cstheme="minorHAnsi"/>
              <w:color w:val="000000"/>
            </w:rPr>
          </w:rPrChange>
        </w:rPr>
        <w:t>2.5</w:t>
      </w:r>
      <w:r w:rsidRPr="00FE29DF">
        <w:rPr>
          <w:rFonts w:cstheme="minorHAnsi"/>
          <w:color w:val="000000"/>
        </w:rPr>
        <w:t xml:space="preserve"> measurement throughout the western US, we did an extensive search for as many </w:t>
      </w:r>
      <w:r w:rsidR="002438A3">
        <w:rPr>
          <w:rFonts w:cstheme="minorHAnsi"/>
          <w:color w:val="000000"/>
        </w:rPr>
        <w:t>PM</w:t>
      </w:r>
      <w:r w:rsidR="002438A3" w:rsidRPr="00DC708C">
        <w:rPr>
          <w:rFonts w:cstheme="minorHAnsi"/>
          <w:color w:val="000000"/>
          <w:vertAlign w:val="subscript"/>
          <w:rPrChange w:id="66" w:author="Melissa Maestas" w:date="2020-05-06T19:34:00Z">
            <w:rPr>
              <w:rFonts w:cstheme="minorHAnsi"/>
              <w:color w:val="000000"/>
            </w:rPr>
          </w:rPrChange>
        </w:rPr>
        <w:t>2.5</w:t>
      </w:r>
      <w:r w:rsidRPr="00FE29DF">
        <w:rPr>
          <w:rFonts w:cstheme="minorHAnsi"/>
          <w:color w:val="000000"/>
        </w:rPr>
        <w:t xml:space="preserve"> monitoring data within our spatial and temporal </w:t>
      </w:r>
      <w:commentRangeStart w:id="67"/>
      <w:r w:rsidRPr="00FE29DF">
        <w:rPr>
          <w:rFonts w:cstheme="minorHAnsi"/>
          <w:color w:val="000000"/>
        </w:rPr>
        <w:t xml:space="preserve">study area as we could find. We downloaded </w:t>
      </w:r>
      <w:r w:rsidR="002438A3">
        <w:rPr>
          <w:rFonts w:cstheme="minorHAnsi"/>
          <w:color w:val="000000"/>
        </w:rPr>
        <w:t>PM</w:t>
      </w:r>
      <w:r w:rsidR="002438A3" w:rsidRPr="00DC708C">
        <w:rPr>
          <w:rFonts w:cstheme="minorHAnsi"/>
          <w:color w:val="000000"/>
          <w:vertAlign w:val="subscript"/>
          <w:rPrChange w:id="68" w:author="Melissa Maestas" w:date="2020-05-06T19:36:00Z">
            <w:rPr>
              <w:rFonts w:cstheme="minorHAnsi"/>
              <w:color w:val="000000"/>
            </w:rPr>
          </w:rPrChange>
        </w:rPr>
        <w:t>2.5</w:t>
      </w:r>
      <w:r w:rsidRPr="00FE29DF">
        <w:rPr>
          <w:rFonts w:cstheme="minorHAnsi"/>
          <w:color w:val="000000"/>
        </w:rPr>
        <w:t xml:space="preserve"> data from the US EPA AQS Air Data Query Tool \</w:t>
      </w:r>
      <w:proofErr w:type="gramStart"/>
      <w:r w:rsidRPr="00FE29DF">
        <w:rPr>
          <w:rFonts w:cstheme="minorHAnsi"/>
          <w:color w:val="000000"/>
        </w:rPr>
        <w:t>cite{</w:t>
      </w:r>
      <w:proofErr w:type="gramEnd"/>
      <w:r w:rsidRPr="00FE29DF">
        <w:rPr>
          <w:rFonts w:cstheme="minorHAnsi"/>
          <w:color w:val="000000"/>
        </w:rPr>
        <w:t>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67"/>
      <w:r w:rsidR="00DC40C2">
        <w:rPr>
          <w:rStyle w:val="CommentReference"/>
        </w:rPr>
        <w:commentReference w:id="67"/>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w:t>
      </w:r>
      <w:r w:rsidR="002438A3" w:rsidRPr="00DC708C">
        <w:rPr>
          <w:rFonts w:cstheme="minorHAnsi"/>
          <w:color w:val="000000"/>
          <w:vertAlign w:val="subscript"/>
          <w:rPrChange w:id="69" w:author="Melissa Maestas" w:date="2020-05-06T19:37:00Z">
            <w:rPr>
              <w:rFonts w:cstheme="minorHAnsi"/>
              <w:color w:val="000000"/>
            </w:rPr>
          </w:rPrChange>
        </w:rPr>
        <w:t>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120CE5D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DC708C">
        <w:rPr>
          <w:rFonts w:cstheme="minorHAnsi"/>
          <w:color w:val="000000"/>
          <w:vertAlign w:val="subscript"/>
          <w:rPrChange w:id="70" w:author="Melissa Maestas" w:date="2020-05-06T19:37:00Z">
            <w:rPr>
              <w:rFonts w:cstheme="minorHAnsi"/>
              <w:color w:val="000000"/>
            </w:rPr>
          </w:rPrChange>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DC708C">
        <w:rPr>
          <w:rFonts w:cstheme="minorHAnsi"/>
          <w:color w:val="000000"/>
          <w:vertAlign w:val="subscript"/>
          <w:rPrChange w:id="71" w:author="Melissa Maestas" w:date="2020-05-06T19:38:00Z">
            <w:rPr>
              <w:rFonts w:cstheme="minorHAnsi"/>
              <w:color w:val="000000"/>
            </w:rPr>
          </w:rPrChange>
        </w:rPr>
        <w:t>2.5</w:t>
      </w:r>
      <w:r w:rsidRPr="00FE29DF">
        <w:rPr>
          <w:rFonts w:cstheme="minorHAnsi"/>
          <w:color w:val="000000"/>
        </w:rPr>
        <w:t xml:space="preserve"> data from California Air Resources Board and the Utah Department of Environmental Quality. </w:t>
      </w:r>
      <w:commentRangeStart w:id="72"/>
      <w:r w:rsidRPr="00FE29DF">
        <w:rPr>
          <w:rFonts w:cstheme="minorHAnsi"/>
          <w:color w:val="000000"/>
        </w:rPr>
        <w:t>We only included data that was in addition to the monitors in those states that was part of the U.S. EPA's AQS and IMPROVE data</w:t>
      </w:r>
      <w:commentRangeEnd w:id="72"/>
      <w:r w:rsidR="002B3F91">
        <w:rPr>
          <w:rStyle w:val="CommentReference"/>
        </w:rPr>
        <w:commentReference w:id="72"/>
      </w:r>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0F320AE2"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DC708C">
        <w:rPr>
          <w:rFonts w:cstheme="minorHAnsi"/>
          <w:color w:val="000000"/>
          <w:vertAlign w:val="subscript"/>
          <w:rPrChange w:id="73" w:author="Melissa Maestas" w:date="2020-05-06T19:38:00Z">
            <w:rPr>
              <w:rFonts w:cstheme="minorHAnsi"/>
              <w:color w:val="000000"/>
            </w:rPr>
          </w:rPrChange>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DC708C">
        <w:rPr>
          <w:rFonts w:cstheme="minorHAnsi"/>
          <w:color w:val="000000"/>
          <w:vertAlign w:val="subscript"/>
          <w:rPrChange w:id="74" w:author="Melissa Maestas" w:date="2020-05-06T19:38:00Z">
            <w:rPr>
              <w:rFonts w:cstheme="minorHAnsi"/>
              <w:color w:val="000000"/>
            </w:rPr>
          </w:rPrChange>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E680C" w:rsidRPr="00BE680C">
        <w:rPr>
          <w:rFonts w:cs="Calibri"/>
          <w:szCs w:val="24"/>
          <w:vertAlign w:val="superscript"/>
        </w:rPr>
        <w:t>20</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75"/>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75"/>
      <w:r>
        <w:rPr>
          <w:rStyle w:val="CommentReference"/>
        </w:rPr>
        <w:commentReference w:id="75"/>
      </w:r>
      <w:r w:rsidR="00A75088" w:rsidRPr="00FE29DF">
        <w:rPr>
          <w:rFonts w:cstheme="minorHAnsi"/>
          <w:color w:val="000000"/>
        </w:rPr>
        <w:t xml:space="preserve">daily </w:t>
      </w:r>
      <w:r w:rsidR="002438A3">
        <w:rPr>
          <w:rFonts w:cstheme="minorHAnsi"/>
          <w:color w:val="000000"/>
        </w:rPr>
        <w:t>PM</w:t>
      </w:r>
      <w:r w:rsidR="002438A3" w:rsidRPr="00DC708C">
        <w:rPr>
          <w:rFonts w:cstheme="minorHAnsi"/>
          <w:color w:val="000000"/>
          <w:vertAlign w:val="subscript"/>
          <w:rPrChange w:id="76" w:author="Melissa Maestas" w:date="2020-05-06T19:39:00Z">
            <w:rPr>
              <w:rFonts w:cstheme="minorHAnsi"/>
              <w:color w:val="000000"/>
            </w:rPr>
          </w:rPrChange>
        </w:rPr>
        <w:t>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60113660"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77"/>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77"/>
      <w:r w:rsidR="00BC4D62">
        <w:rPr>
          <w:rStyle w:val="CommentReference"/>
        </w:rPr>
        <w:commentReference w:id="77"/>
      </w:r>
      <w:r w:rsidRPr="00FE29DF">
        <w:rPr>
          <w:rFonts w:cstheme="minorHAnsi"/>
          <w:color w:val="000000"/>
        </w:rPr>
        <w:t xml:space="preserve">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nearest </w:t>
      </w:r>
      <w:proofErr w:type="spellStart"/>
      <w:r w:rsidRPr="00FE29DF">
        <w:rPr>
          <w:rFonts w:cstheme="minorHAnsi"/>
          <w:color w:val="000000"/>
        </w:rPr>
        <w:t>neighbor</w:t>
      </w:r>
      <w:proofErr w:type="spellEnd"/>
      <w:r w:rsidRPr="00FE29DF">
        <w:rPr>
          <w:rFonts w:cstheme="minorHAnsi"/>
          <w:color w:val="000000"/>
        </w:rPr>
        <w:t xml:space="preserve"> value at each </w:t>
      </w:r>
      <w:r w:rsidR="002438A3">
        <w:rPr>
          <w:rFonts w:cstheme="minorHAnsi"/>
          <w:color w:val="000000"/>
        </w:rPr>
        <w:t>PM</w:t>
      </w:r>
      <w:r w:rsidR="002438A3" w:rsidRPr="00DC708C">
        <w:rPr>
          <w:rFonts w:cstheme="minorHAnsi"/>
          <w:color w:val="000000"/>
          <w:vertAlign w:val="subscript"/>
          <w:rPrChange w:id="78" w:author="Melissa Maestas" w:date="2020-05-06T19:40:00Z">
            <w:rPr>
              <w:rFonts w:cstheme="minorHAnsi"/>
              <w:color w:val="000000"/>
            </w:rPr>
          </w:rPrChange>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DC708C">
        <w:rPr>
          <w:rFonts w:cstheme="minorHAnsi"/>
          <w:color w:val="000000"/>
          <w:vertAlign w:val="subscript"/>
          <w:rPrChange w:id="79" w:author="Melissa Maestas" w:date="2020-05-06T19:40:00Z">
            <w:rPr>
              <w:rFonts w:cstheme="minorHAnsi"/>
              <w:color w:val="000000"/>
            </w:rPr>
          </w:rPrChange>
        </w:rPr>
        <w:t>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1</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DC708C">
        <w:rPr>
          <w:rFonts w:cstheme="minorHAnsi"/>
          <w:color w:val="000000"/>
          <w:vertAlign w:val="subscript"/>
          <w:rPrChange w:id="80" w:author="Melissa Maestas" w:date="2020-05-06T19:40:00Z">
            <w:rPr>
              <w:rFonts w:cstheme="minorHAnsi"/>
              <w:color w:val="000000"/>
            </w:rPr>
          </w:rPrChange>
        </w:rPr>
        <w:t>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2–24</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4AD45A3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81"/>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81"/>
      <w:r w:rsidR="00BC4D62">
        <w:rPr>
          <w:rStyle w:val="CommentReference"/>
        </w:rPr>
        <w:commentReference w:id="81"/>
      </w:r>
      <w:r w:rsidRPr="00FE29DF">
        <w:rPr>
          <w:rFonts w:cstheme="minorHAnsi"/>
          <w:color w:val="000000"/>
        </w:rPr>
        <w:t xml:space="preserve">because it includes all of the standard meteorological variables, including planetary boundary layer height, which play a </w:t>
      </w:r>
      <w:r w:rsidRPr="00FE29DF">
        <w:rPr>
          <w:rFonts w:cstheme="minorHAnsi"/>
          <w:color w:val="000000"/>
        </w:rPr>
        <w:lastRenderedPageBreak/>
        <w:t xml:space="preserve">role in </w:t>
      </w:r>
      <w:r w:rsidR="002438A3">
        <w:rPr>
          <w:rFonts w:cstheme="minorHAnsi"/>
          <w:color w:val="000000"/>
        </w:rPr>
        <w:t>PM</w:t>
      </w:r>
      <w:r w:rsidR="002438A3" w:rsidRPr="00DC708C">
        <w:rPr>
          <w:rFonts w:cstheme="minorHAnsi"/>
          <w:color w:val="000000"/>
          <w:vertAlign w:val="subscript"/>
          <w:rPrChange w:id="82" w:author="Melissa Maestas" w:date="2020-05-06T19:41:00Z">
            <w:rPr>
              <w:rFonts w:cstheme="minorHAnsi"/>
              <w:color w:val="000000"/>
            </w:rPr>
          </w:rPrChange>
        </w:rPr>
        <w:t>2.5</w:t>
      </w:r>
      <w:r w:rsidRPr="00FE29DF">
        <w:rPr>
          <w:rFonts w:cstheme="minorHAnsi"/>
          <w:color w:val="000000"/>
        </w:rPr>
        <w:t xml:space="preserve"> levels and can be important to help scale AOD values to ground-level estimates of </w:t>
      </w:r>
      <w:r w:rsidR="002438A3">
        <w:rPr>
          <w:rFonts w:cstheme="minorHAnsi"/>
          <w:color w:val="000000"/>
        </w:rPr>
        <w:t>PM</w:t>
      </w:r>
      <w:r w:rsidR="002438A3" w:rsidRPr="00DC708C">
        <w:rPr>
          <w:rFonts w:cstheme="minorHAnsi"/>
          <w:color w:val="000000"/>
          <w:vertAlign w:val="subscript"/>
          <w:rPrChange w:id="83" w:author="Melissa Maestas" w:date="2020-05-06T19:41:00Z">
            <w:rPr>
              <w:rFonts w:cstheme="minorHAnsi"/>
              <w:color w:val="000000"/>
            </w:rPr>
          </w:rPrChange>
        </w:rPr>
        <w:t>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5</w:t>
      </w:r>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57A55C49"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w:t>
      </w:r>
      <w:r w:rsidRPr="00DC708C">
        <w:rPr>
          <w:rFonts w:cstheme="minorHAnsi"/>
          <w:color w:val="000000"/>
          <w:vertAlign w:val="subscript"/>
          <w:rPrChange w:id="84" w:author="Melissa Maestas" w:date="2020-05-06T19:41:00Z">
            <w:rPr>
              <w:rFonts w:cstheme="minorHAnsi"/>
              <w:color w:val="000000"/>
            </w:rPr>
          </w:rPrChange>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DC708C">
        <w:rPr>
          <w:rFonts w:cstheme="minorHAnsi"/>
          <w:color w:val="000000"/>
          <w:vertAlign w:val="subscript"/>
          <w:rPrChange w:id="85" w:author="Melissa Maestas" w:date="2020-05-06T19:42:00Z">
            <w:rPr>
              <w:rFonts w:cstheme="minorHAnsi"/>
              <w:color w:val="000000"/>
            </w:rPr>
          </w:rPrChange>
        </w:rPr>
        <w:t>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6704A9" w:rsidRPr="006704A9">
        <w:rPr>
          <w:rFonts w:cs="Calibri"/>
          <w:szCs w:val="24"/>
          <w:vertAlign w:val="superscript"/>
        </w:rPr>
        <w:t>26</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08F1D2A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DC708C">
        <w:rPr>
          <w:rFonts w:cstheme="minorHAnsi"/>
          <w:color w:val="000000"/>
          <w:vertAlign w:val="subscript"/>
          <w:rPrChange w:id="86" w:author="Melissa Maestas" w:date="2020-05-06T19:42:00Z">
            <w:rPr>
              <w:rFonts w:cstheme="minorHAnsi"/>
              <w:color w:val="000000"/>
            </w:rPr>
          </w:rPrChange>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7,28</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DC708C">
        <w:rPr>
          <w:rFonts w:cstheme="minorHAnsi"/>
          <w:color w:val="000000"/>
          <w:vertAlign w:val="subscript"/>
          <w:rPrChange w:id="87" w:author="Melissa Maestas" w:date="2020-05-06T19:42:00Z">
            <w:rPr>
              <w:rFonts w:cstheme="minorHAnsi"/>
              <w:color w:val="000000"/>
            </w:rPr>
          </w:rPrChange>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25A5E89"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2B3F91">
        <w:rPr>
          <w:rFonts w:cstheme="minorHAnsi"/>
          <w:color w:val="000000"/>
          <w:vertAlign w:val="subscript"/>
          <w:rPrChange w:id="88" w:author="Melissa Maestas" w:date="2020-05-06T19:43:00Z">
            <w:rPr>
              <w:rFonts w:cstheme="minorHAnsi"/>
              <w:color w:val="000000"/>
            </w:rPr>
          </w:rPrChange>
        </w:rPr>
        <w:t>2.5</w:t>
      </w:r>
      <w:r w:rsidRPr="00FE29DF">
        <w:rPr>
          <w:rFonts w:cstheme="minorHAnsi"/>
          <w:color w:val="000000"/>
        </w:rPr>
        <w:t xml:space="preserve"> concentrations. For example, </w:t>
      </w:r>
      <w:r w:rsidR="002438A3">
        <w:rPr>
          <w:rFonts w:cstheme="minorHAnsi"/>
          <w:color w:val="000000"/>
        </w:rPr>
        <w:t>PM</w:t>
      </w:r>
      <w:r w:rsidR="002438A3" w:rsidRPr="002B3F91">
        <w:rPr>
          <w:rFonts w:cstheme="minorHAnsi"/>
          <w:color w:val="000000"/>
          <w:vertAlign w:val="subscript"/>
          <w:rPrChange w:id="89" w:author="Melissa Maestas" w:date="2020-05-06T19:43:00Z">
            <w:rPr>
              <w:rFonts w:cstheme="minorHAnsi"/>
              <w:color w:val="000000"/>
            </w:rPr>
          </w:rPrChange>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9</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90"/>
      <w:r w:rsidRPr="00FE29DF">
        <w:rPr>
          <w:rFonts w:cstheme="minorHAnsi"/>
          <w:color w:val="000000"/>
        </w:rPr>
        <w:t>\cite{USGSElevation2017}.</w:t>
      </w:r>
      <w:commentRangeEnd w:id="90"/>
      <w:r w:rsidR="00EE1FDD">
        <w:rPr>
          <w:rStyle w:val="CommentReference"/>
        </w:rPr>
        <w:commentReference w:id="90"/>
      </w:r>
    </w:p>
    <w:p w14:paraId="6DB2BE15" w14:textId="77777777" w:rsidR="00A75088" w:rsidRPr="00FE29DF" w:rsidRDefault="00A75088" w:rsidP="00A75088">
      <w:pPr>
        <w:rPr>
          <w:rFonts w:cstheme="minorHAnsi"/>
          <w:color w:val="000000"/>
        </w:rPr>
      </w:pPr>
    </w:p>
    <w:p w14:paraId="7D332203" w14:textId="28A097FB"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3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91"/>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91"/>
      <w:r w:rsidR="00EE1FDD">
        <w:rPr>
          <w:rStyle w:val="CommentReference"/>
        </w:rPr>
        <w:commentReference w:id="91"/>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92"/>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92"/>
      <w:r w:rsidR="00EE1FDD">
        <w:rPr>
          <w:rStyle w:val="CommentReference"/>
        </w:rPr>
        <w:commentReference w:id="92"/>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93"/>
      <w:r w:rsidRPr="00FE29DF">
        <w:rPr>
          <w:rFonts w:cstheme="minorHAnsi"/>
          <w:color w:val="000000"/>
        </w:rPr>
        <w:t>2010 U.S. Census</w:t>
      </w:r>
      <w:commentRangeEnd w:id="93"/>
      <w:r w:rsidR="00EE1FDD">
        <w:rPr>
          <w:rStyle w:val="CommentReference"/>
        </w:rPr>
        <w:commentReference w:id="93"/>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lastRenderedPageBreak/>
        <w:t xml:space="preserve">To account for seasonality in </w:t>
      </w:r>
      <w:r w:rsidR="002438A3">
        <w:rPr>
          <w:rFonts w:cstheme="minorHAnsi"/>
          <w:color w:val="000000"/>
        </w:rPr>
        <w:t>PM</w:t>
      </w:r>
      <w:r w:rsidR="002438A3" w:rsidRPr="002B3F91">
        <w:rPr>
          <w:rFonts w:cstheme="minorHAnsi"/>
          <w:color w:val="000000"/>
          <w:vertAlign w:val="subscript"/>
          <w:rPrChange w:id="94" w:author="Melissa Maestas" w:date="2020-05-06T19:49:00Z">
            <w:rPr>
              <w:rFonts w:cstheme="minorHAnsi"/>
              <w:color w:val="000000"/>
            </w:rPr>
          </w:rPrChange>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2B53B4F" w:rsidR="00A75088" w:rsidRPr="00FE29DF" w:rsidRDefault="00A75088" w:rsidP="00A75088">
      <w:pPr>
        <w:rPr>
          <w:rFonts w:cstheme="minorHAnsi"/>
          <w:color w:val="000000"/>
        </w:rPr>
      </w:pPr>
      <w:r w:rsidRPr="00FE29DF">
        <w:rPr>
          <w:rFonts w:cstheme="minorHAnsi"/>
          <w:color w:val="000000"/>
        </w:rPr>
        <w:t xml:space="preserve">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w:t>
      </w:r>
      <w:commentRangeStart w:id="95"/>
      <w:r w:rsidRPr="00FE29DF">
        <w:rPr>
          <w:rFonts w:cstheme="minorHAnsi"/>
          <w:color w:val="000000"/>
        </w:rPr>
        <w:t>and state; and latitude and</w:t>
      </w:r>
      <w:commentRangeEnd w:id="95"/>
      <w:r w:rsidR="002B3F91">
        <w:rPr>
          <w:rStyle w:val="CommentReference"/>
        </w:rPr>
        <w:commentReference w:id="95"/>
      </w:r>
      <w:r w:rsidRPr="00FE29DF">
        <w:rPr>
          <w:rFonts w:cstheme="minorHAnsi"/>
          <w:color w:val="000000"/>
        </w:rPr>
        <w:t xml:space="preserve">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1</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96"/>
      <w:r w:rsidRPr="00FE29DF">
        <w:rPr>
          <w:rFonts w:cstheme="minorHAnsi"/>
          <w:color w:val="000000"/>
        </w:rPr>
        <w:t>Data merging</w:t>
      </w:r>
      <w:commentRangeEnd w:id="96"/>
      <w:r w:rsidR="00EE1FDD">
        <w:rPr>
          <w:rStyle w:val="CommentReference"/>
        </w:rPr>
        <w:commentReference w:id="96"/>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77777777"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w:t>
      </w:r>
      <w:commentRangeStart w:id="97"/>
      <w:r w:rsidRPr="00FE29DF">
        <w:rPr>
          <w:rFonts w:cstheme="minorHAnsi"/>
          <w:color w:val="000000"/>
        </w:rPr>
        <w:t>10-fold cross-validation (with no resampling)</w:t>
      </w:r>
      <w:commentRangeEnd w:id="97"/>
      <w:r w:rsidR="00037BD7">
        <w:rPr>
          <w:rStyle w:val="CommentReference"/>
        </w:rPr>
        <w:commentReference w:id="97"/>
      </w:r>
      <w:r w:rsidRPr="00FE29DF">
        <w:rPr>
          <w:rFonts w:cstheme="minorHAnsi"/>
          <w:color w:val="000000"/>
        </w:rPr>
        <w:t xml:space="preserve">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0EC345A1"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98"/>
      <w:r w:rsidRPr="00FE29DF">
        <w:rPr>
          <w:rFonts w:cstheme="minorHAnsi"/>
          <w:color w:val="000000"/>
        </w:rPr>
        <w:t xml:space="preserve">(with no resampling) </w:t>
      </w:r>
      <w:commentRangeEnd w:id="98"/>
      <w:r w:rsidRPr="00FE29DF">
        <w:rPr>
          <w:rStyle w:val="CommentReference"/>
          <w:rFonts w:cstheme="minorHAnsi"/>
        </w:rPr>
        <w:commentReference w:id="98"/>
      </w:r>
      <w:r w:rsidRPr="00FE29DF">
        <w:rPr>
          <w:rFonts w:cstheme="minorHAnsi"/>
          <w:color w:val="000000"/>
        </w:rPr>
        <w:t xml:space="preserve">for </w:t>
      </w:r>
      <w:commentRangeStart w:id="99"/>
      <w:r w:rsidRPr="00FE29DF">
        <w:rPr>
          <w:rFonts w:cstheme="minorHAnsi"/>
          <w:color w:val="000000"/>
        </w:rPr>
        <w:t>this kind of land-use regression</w:t>
      </w:r>
      <w:commentRangeEnd w:id="99"/>
      <w:r w:rsidR="00037BD7">
        <w:rPr>
          <w:rStyle w:val="CommentReference"/>
        </w:rPr>
        <w:commentReference w:id="99"/>
      </w:r>
      <w:r w:rsidRPr="00FE29DF">
        <w:rPr>
          <w:rFonts w:cstheme="minorHAnsi"/>
          <w:color w:val="000000"/>
        </w:rPr>
        <w:t xml:space="preserve">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17</w:t>
      </w:r>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vUahj0Ki","properties":{"formattedCitation":"\\super 32\\nosupersub{}","plainCitation":"32","noteIndex":0},"citationItems":[{"id":"auM4eVZK/DMQpibl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2</w:t>
      </w:r>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3637E8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w:t>
      </w:r>
      <w:r w:rsidRPr="00FE29DF">
        <w:rPr>
          <w:rFonts w:cstheme="minorHAnsi"/>
          <w:color w:val="000000"/>
        </w:rPr>
        <w:lastRenderedPageBreak/>
        <w:t>“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Pr="00FE29DF">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dCBhsObH","properties":{"formattedCitation":"\\super 33\\nosupersub{}","plainCitation":"33","noteIndex":0},"citationItems":[{"id":"auM4eVZK/7bXVqIPN","uris":["http://zotero.org/users/5149340/items/4MXQXDVC"],"uri":["http://zotero.org/users/5149340/items/4MXQXDVC"],"itemData":{"id":"auM4eVZK/7bXVqIPN","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3</w:t>
      </w:r>
      <w:r w:rsidR="006E2347">
        <w:rPr>
          <w:rFonts w:cstheme="minorHAnsi"/>
          <w:color w:val="000000"/>
        </w:rPr>
        <w:fldChar w:fldCharType="end"/>
      </w:r>
    </w:p>
    <w:p w14:paraId="03AF3A6D" w14:textId="77777777" w:rsidR="006E2347" w:rsidRDefault="006E2347" w:rsidP="006E2347">
      <w:pPr>
        <w:rPr>
          <w:rFonts w:cstheme="minorHAnsi"/>
          <w:color w:val="000000"/>
        </w:rPr>
      </w:pPr>
    </w:p>
    <w:p w14:paraId="32F6884A" w14:textId="7A3CA5BD"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w:t>
      </w:r>
      <w:commentRangeStart w:id="100"/>
      <w:r w:rsidRPr="00FE29DF">
        <w:rPr>
          <w:rFonts w:cstheme="minorHAnsi"/>
          <w:color w:val="000000"/>
        </w:rPr>
        <w:t>“ranger” algorithm</w:t>
      </w:r>
      <w:commentRangeEnd w:id="100"/>
      <w:r w:rsidR="00A54CC9">
        <w:rPr>
          <w:rStyle w:val="CommentReference"/>
        </w:rPr>
        <w:commentReference w:id="100"/>
      </w:r>
      <w:r w:rsidRPr="00FE29DF">
        <w:rPr>
          <w:rFonts w:cstheme="minorHAnsi"/>
          <w:color w:val="000000"/>
        </w:rPr>
        <w:t>) and a gradient boosting model (</w:t>
      </w:r>
      <w:commentRangeStart w:id="101"/>
      <w:r w:rsidRPr="00FE29DF">
        <w:rPr>
          <w:rFonts w:cstheme="minorHAnsi"/>
          <w:color w:val="000000"/>
        </w:rPr>
        <w:t>“</w:t>
      </w:r>
      <w:proofErr w:type="spellStart"/>
      <w:r w:rsidRPr="00FE29DF">
        <w:rPr>
          <w:rFonts w:cstheme="minorHAnsi"/>
          <w:color w:val="000000"/>
        </w:rPr>
        <w:t>xgbTree</w:t>
      </w:r>
      <w:proofErr w:type="spellEnd"/>
      <w:r w:rsidRPr="00FE29DF">
        <w:rPr>
          <w:rFonts w:cstheme="minorHAnsi"/>
          <w:color w:val="000000"/>
        </w:rPr>
        <w:t>” algorithm</w:t>
      </w:r>
      <w:commentRangeEnd w:id="101"/>
      <w:r w:rsidR="00A54CC9">
        <w:rPr>
          <w:rStyle w:val="CommentReference"/>
        </w:rPr>
        <w:commentReference w:id="101"/>
      </w:r>
      <w:r w:rsidRPr="00FE29DF">
        <w:rPr>
          <w:rFonts w:cstheme="minorHAnsi"/>
          <w:color w:val="000000"/>
        </w:rPr>
        <w:t xml:space="preserve">).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Pr="00FE29DF">
        <w:rPr>
          <w:rFonts w:cstheme="minorHAnsi"/>
          <w:color w:val="000000"/>
        </w:rPr>
        <w:fldChar w:fldCharType="begin"/>
      </w:r>
      <w:r w:rsidR="00EF39D2">
        <w:rPr>
          <w:rFonts w:cstheme="minorHAnsi"/>
          <w:color w:val="000000"/>
        </w:rPr>
        <w:instrText xml:space="preserve"> ADDIN ZOTERO_ITEM CSL_CITATION {"citationID":"0IFMcPHj","properties":{"formattedCitation":"\\super 34\\nosupersub{}","plainCitation":"34","noteIndex":0},"citationItems":[{"id":"auM4eVZK/tcmvmm2n","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Pr="00FE29DF">
        <w:rPr>
          <w:rFonts w:cstheme="minorHAnsi"/>
          <w:color w:val="000000"/>
        </w:rPr>
        <w:fldChar w:fldCharType="separate"/>
      </w:r>
      <w:r w:rsidR="00EF39D2" w:rsidRPr="00EF39D2">
        <w:rPr>
          <w:rFonts w:cs="Calibri"/>
          <w:szCs w:val="24"/>
          <w:vertAlign w:val="superscript"/>
        </w:rPr>
        <w:t>34</w:t>
      </w:r>
      <w:r w:rsidRPr="00FE29DF">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74611753"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5</w:t>
      </w:r>
      <w:r w:rsidR="006E2347">
        <w:rPr>
          <w:rFonts w:cstheme="minorHAnsi"/>
          <w:color w:val="000000"/>
        </w:rPr>
        <w:fldChar w:fldCharType="end"/>
      </w:r>
      <w:r w:rsidRPr="00FE29DF">
        <w:rPr>
          <w:rFonts w:cstheme="minorHAnsi"/>
          <w:color w:val="000000"/>
        </w:rPr>
        <w:t xml:space="preserve"> and all machine learning models utilized the </w:t>
      </w:r>
      <w:commentRangeStart w:id="102"/>
      <w:r w:rsidRPr="00FE29DF">
        <w:rPr>
          <w:rFonts w:cstheme="minorHAnsi"/>
          <w:color w:val="000000"/>
        </w:rPr>
        <w:t>R packages</w:t>
      </w:r>
      <w:commentRangeEnd w:id="102"/>
      <w:r w:rsidR="00A54CC9">
        <w:rPr>
          <w:rStyle w:val="CommentReference"/>
        </w:rPr>
        <w:commentReference w:id="102"/>
      </w:r>
      <w:r w:rsidRPr="00FE29DF">
        <w:rPr>
          <w:rFonts w:cstheme="minorHAnsi"/>
          <w:color w:val="000000"/>
        </w:rPr>
        <w:t xml:space="preserve">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6</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7</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0FACABC3" w:rsidR="00A75088" w:rsidRPr="00A75088" w:rsidRDefault="00A75088" w:rsidP="00A75088">
      <w:pPr>
        <w:rPr>
          <w:rFonts w:cstheme="minorHAnsi"/>
          <w:color w:val="000000"/>
        </w:rPr>
      </w:pPr>
      <w:commentRangeStart w:id="103"/>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6E2347">
        <w:rPr>
          <w:rFonts w:cstheme="minorHAnsi"/>
          <w:color w:val="000000"/>
        </w:rPr>
        <w:instrText xml:space="preserve"> ADDIN ZOTERO_ITEM CSL_CITATION {"citationID":"7UAiN3hP","properties":{"formattedCitation":"\\super 39\\nosupersub{}","plainCitation":"39","noteIndex":0},"citationItems":[{"id":"auM4eVZK/ex97A0sO","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r w:rsidR="006E2347" w:rsidRPr="006E2347">
        <w:rPr>
          <w:rFonts w:cs="Calibri"/>
          <w:szCs w:val="24"/>
          <w:vertAlign w:val="superscript"/>
        </w:rPr>
        <w:t>39</w:t>
      </w:r>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103"/>
      <w:r w:rsidRPr="00FE29DF">
        <w:rPr>
          <w:rStyle w:val="CommentReference"/>
          <w:rFonts w:cstheme="minorHAnsi"/>
        </w:rPr>
        <w:commentReference w:id="103"/>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lastRenderedPageBreak/>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commentRangeStart w:id="104"/>
      <w:r w:rsidRPr="00FE29DF">
        <w:rPr>
          <w:rFonts w:cstheme="minorHAnsi"/>
        </w:rPr>
        <w:t xml:space="preserve">Table </w:t>
      </w:r>
      <w:r w:rsidR="006E2347">
        <w:rPr>
          <w:rFonts w:cstheme="minorHAnsi"/>
        </w:rPr>
        <w:t>2</w:t>
      </w:r>
      <w:r w:rsidRPr="00FE29DF">
        <w:rPr>
          <w:rFonts w:cstheme="minorHAnsi"/>
        </w:rPr>
        <w:t xml:space="preserve"> shows the mean and quantiles</w:t>
      </w:r>
      <w:commentRangeEnd w:id="104"/>
      <w:r w:rsidR="00A32659">
        <w:rPr>
          <w:rStyle w:val="CommentReference"/>
        </w:rPr>
        <w:commentReference w:id="104"/>
      </w:r>
      <w:r w:rsidRPr="00FE29DF">
        <w:rPr>
          <w:rFonts w:cstheme="minorHAnsi"/>
        </w:rPr>
        <w:t xml:space="preserve">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commentRangeStart w:id="105"/>
            <w:r w:rsidRPr="00FE29DF">
              <w:rPr>
                <w:rFonts w:cstheme="minorHAnsi"/>
                <w:b/>
                <w:bCs/>
                <w:color w:val="000000"/>
              </w:rPr>
              <w:t>State</w:t>
            </w:r>
            <w:commentRangeEnd w:id="105"/>
            <w:r w:rsidR="00A32659">
              <w:rPr>
                <w:rStyle w:val="CommentReference"/>
              </w:rPr>
              <w:commentReference w:id="105"/>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lastRenderedPageBreak/>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commentRangeStart w:id="107"/>
            <w:r w:rsidRPr="00FE29DF">
              <w:rPr>
                <w:rFonts w:cstheme="minorHAnsi"/>
                <w:b/>
                <w:bCs/>
                <w:color w:val="000000"/>
              </w:rPr>
              <w:t>Season</w:t>
            </w:r>
            <w:commentRangeEnd w:id="107"/>
            <w:r w:rsidR="00A32659">
              <w:rPr>
                <w:rStyle w:val="CommentReference"/>
              </w:rPr>
              <w:commentReference w:id="107"/>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900709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08"/>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08"/>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08"/>
      </w:r>
      <w:commentRangeStart w:id="109"/>
      <w:r w:rsidR="00D557AE">
        <w:rPr>
          <w:rFonts w:cstheme="minorHAnsi"/>
        </w:rPr>
        <w:t xml:space="preserve">The results for the training sets are metrics based on predictions at locations that </w:t>
      </w:r>
      <w:proofErr w:type="gramStart"/>
      <w:r w:rsidR="00D557AE">
        <w:rPr>
          <w:rFonts w:cstheme="minorHAnsi"/>
        </w:rPr>
        <w:t>were</w:t>
      </w:r>
      <w:commentRangeStart w:id="110"/>
      <w:r w:rsidR="00D557AE">
        <w:rPr>
          <w:rFonts w:cstheme="minorHAnsi"/>
        </w:rPr>
        <w:t xml:space="preserve"> ,</w:t>
      </w:r>
      <w:commentRangeEnd w:id="110"/>
      <w:proofErr w:type="gramEnd"/>
      <w:r w:rsidR="00A251AA">
        <w:rPr>
          <w:rStyle w:val="CommentReference"/>
        </w:rPr>
        <w:commentReference w:id="110"/>
      </w:r>
      <w:r w:rsidR="00D557AE">
        <w:rPr>
          <w:rFonts w:cstheme="minorHAnsi"/>
        </w:rPr>
        <w:t xml:space="preserve"> whereas the testing RMSE and R2 are for the completely left-out 10% of the data, a good test of how our model will do predicting at locations on which it did not train. </w:t>
      </w:r>
      <w:commentRangeEnd w:id="109"/>
      <w:r w:rsidR="00D557AE">
        <w:rPr>
          <w:rStyle w:val="CommentReference"/>
        </w:rPr>
        <w:commentReference w:id="109"/>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lastRenderedPageBreak/>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111"/>
      <w:commentRangeStart w:id="112"/>
      <w:r w:rsidRPr="00FE29DF">
        <w:rPr>
          <w:rFonts w:cstheme="minorHAnsi"/>
          <w:color w:val="000000"/>
        </w:rPr>
        <w:t xml:space="preserve">there are fewer high values than low values in the training set. </w:t>
      </w:r>
      <w:commentRangeEnd w:id="111"/>
      <w:r w:rsidRPr="00FE29DF">
        <w:rPr>
          <w:rStyle w:val="CommentReference"/>
          <w:rFonts w:cstheme="minorHAnsi"/>
        </w:rPr>
        <w:commentReference w:id="111"/>
      </w:r>
      <w:commentRangeEnd w:id="112"/>
      <w:r w:rsidR="00D906F8">
        <w:rPr>
          <w:rStyle w:val="CommentReference"/>
        </w:rPr>
        <w:commentReference w:id="112"/>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113"/>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113"/>
      <w:r w:rsidR="00C97D31">
        <w:rPr>
          <w:rStyle w:val="CommentReference"/>
        </w:rPr>
        <w:commentReference w:id="113"/>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114"/>
      <w:commentRangeStart w:id="115"/>
      <w:r w:rsidRPr="00FE29DF">
        <w:rPr>
          <w:rFonts w:cstheme="minorHAnsi"/>
          <w:color w:val="000000"/>
        </w:rPr>
        <w:t xml:space="preserve">Tables XX </w:t>
      </w:r>
      <w:commentRangeEnd w:id="114"/>
      <w:r w:rsidRPr="00FE29DF">
        <w:rPr>
          <w:rStyle w:val="CommentReference"/>
          <w:rFonts w:cstheme="minorHAnsi"/>
        </w:rPr>
        <w:commentReference w:id="114"/>
      </w:r>
      <w:commentRangeEnd w:id="115"/>
      <w:r w:rsidR="00C97D31">
        <w:rPr>
          <w:rStyle w:val="CommentReference"/>
        </w:rPr>
        <w:commentReference w:id="115"/>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AD8D438"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116"/>
      <w:r w:rsidR="00A75088" w:rsidRPr="00FE29DF">
        <w:rPr>
          <w:rFonts w:cstheme="minorHAnsi"/>
          <w:color w:val="000000"/>
        </w:rPr>
        <w:t xml:space="preserve">(Note that while collinearity between variables does not matter for prediction with random forest, it most likely </w:t>
      </w:r>
      <w:commentRangeStart w:id="117"/>
      <w:r w:rsidR="00A75088" w:rsidRPr="00FE29DF">
        <w:rPr>
          <w:rFonts w:cstheme="minorHAnsi"/>
          <w:color w:val="000000"/>
        </w:rPr>
        <w:t>influences</w:t>
      </w:r>
      <w:commentRangeEnd w:id="117"/>
      <w:r w:rsidR="00A75088" w:rsidRPr="00FE29DF">
        <w:rPr>
          <w:rStyle w:val="CommentReference"/>
          <w:rFonts w:cstheme="minorHAnsi"/>
        </w:rPr>
        <w:commentReference w:id="117"/>
      </w:r>
      <w:r w:rsidR="00A75088" w:rsidRPr="00FE29DF">
        <w:rPr>
          <w:rFonts w:cstheme="minorHAnsi"/>
          <w:color w:val="000000"/>
        </w:rPr>
        <w:t xml:space="preserve"> the variable importance calculations via permutation </w:t>
      </w:r>
      <w:commentRangeStart w:id="118"/>
      <w:r w:rsidR="00A75088" w:rsidRPr="00FE29DF">
        <w:rPr>
          <w:rFonts w:cstheme="minorHAnsi"/>
          <w:color w:val="000000"/>
        </w:rPr>
        <w:t>(</w:t>
      </w:r>
      <w:proofErr w:type="spellStart"/>
      <w:r w:rsidR="00A75088" w:rsidRPr="00FE29DF">
        <w:rPr>
          <w:rFonts w:cstheme="minorHAnsi"/>
          <w:color w:val="000000"/>
        </w:rPr>
        <w:t>Gregorutti</w:t>
      </w:r>
      <w:proofErr w:type="spellEnd"/>
      <w:r w:rsidR="00A75088" w:rsidRPr="00FE29DF">
        <w:rPr>
          <w:rFonts w:cstheme="minorHAnsi"/>
          <w:color w:val="000000"/>
        </w:rPr>
        <w:t xml:space="preserve"> et al., 2017)</w:t>
      </w:r>
      <w:commentRangeEnd w:id="118"/>
      <w:r w:rsidR="00A75088" w:rsidRPr="00FE29DF">
        <w:rPr>
          <w:rStyle w:val="CommentReference"/>
          <w:rFonts w:cstheme="minorHAnsi"/>
        </w:rPr>
        <w:commentReference w:id="118"/>
      </w:r>
      <w:r w:rsidR="00A75088" w:rsidRPr="00FE29DF">
        <w:rPr>
          <w:rFonts w:cstheme="minorHAnsi"/>
          <w:color w:val="000000"/>
        </w:rPr>
        <w:t xml:space="preserve">.) </w:t>
      </w:r>
      <w:commentRangeEnd w:id="116"/>
      <w:r>
        <w:rPr>
          <w:rStyle w:val="CommentReference"/>
        </w:rPr>
        <w:commentReference w:id="116"/>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9"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commentRangeStart w:id="119"/>
      <w:r w:rsidRPr="0033109F">
        <w:t>Acknowledgements</w:t>
      </w:r>
      <w:commentRangeEnd w:id="119"/>
      <w:r w:rsidR="00D6019A">
        <w:rPr>
          <w:rStyle w:val="CommentReference"/>
          <w:rFonts w:ascii="Calibri" w:hAnsi="Calibri" w:cs="Times New Roman"/>
          <w:b w:val="0"/>
          <w:bCs w:val="0"/>
        </w:rPr>
        <w:commentReference w:id="119"/>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120"/>
      <w:r w:rsidRPr="0033109F">
        <w:t>References</w:t>
      </w:r>
      <w:commentRangeEnd w:id="120"/>
      <w:r w:rsidR="00DD66D7">
        <w:rPr>
          <w:rStyle w:val="CommentReference"/>
          <w:rFonts w:ascii="Calibri" w:hAnsi="Calibri" w:cs="Times New Roman"/>
          <w:b w:val="0"/>
          <w:bCs w:val="0"/>
        </w:rPr>
        <w:commentReference w:id="120"/>
      </w:r>
    </w:p>
    <w:p w14:paraId="441783C8" w14:textId="77777777" w:rsidR="006E2347" w:rsidRPr="006E2347" w:rsidRDefault="0040363D" w:rsidP="006E2347">
      <w:pPr>
        <w:pStyle w:val="Bibliography"/>
        <w:rPr>
          <w:rFonts w:cs="Calibri"/>
        </w:rPr>
      </w:pPr>
      <w:r>
        <w:fldChar w:fldCharType="begin"/>
      </w:r>
      <w:r>
        <w:instrText xml:space="preserve"> ADDIN ZOTERO_BIBL {"uncited":[],"omitted":[],"custom":[]} CSL_BIBLIOGRAPHY </w:instrText>
      </w:r>
      <w:r>
        <w:fldChar w:fldCharType="separate"/>
      </w:r>
      <w:r w:rsidR="006E2347" w:rsidRPr="006E2347">
        <w:rPr>
          <w:rFonts w:cs="Calibri"/>
        </w:rPr>
        <w:t>1.</w:t>
      </w:r>
      <w:r w:rsidR="006E2347" w:rsidRPr="006E2347">
        <w:rPr>
          <w:rFonts w:cs="Calibri"/>
        </w:rPr>
        <w:tab/>
        <w:t xml:space="preserve">Achilleos, S. </w:t>
      </w:r>
      <w:r w:rsidR="006E2347" w:rsidRPr="006E2347">
        <w:rPr>
          <w:rFonts w:cs="Calibri"/>
          <w:i/>
          <w:iCs/>
        </w:rPr>
        <w:t>et al.</w:t>
      </w:r>
      <w:r w:rsidR="006E2347" w:rsidRPr="006E2347">
        <w:rPr>
          <w:rFonts w:cs="Calibri"/>
        </w:rPr>
        <w:t xml:space="preserve"> Acute effects of fine particulate matter constituents on mortality: A systematic review and meta-regression analysis. </w:t>
      </w:r>
      <w:r w:rsidR="006E2347" w:rsidRPr="006E2347">
        <w:rPr>
          <w:rFonts w:cs="Calibri"/>
          <w:i/>
          <w:iCs/>
        </w:rPr>
        <w:t>Environ. Int.</w:t>
      </w:r>
      <w:r w:rsidR="006E2347" w:rsidRPr="006E2347">
        <w:rPr>
          <w:rFonts w:cs="Calibri"/>
        </w:rPr>
        <w:t xml:space="preserve"> </w:t>
      </w:r>
      <w:r w:rsidR="006E2347" w:rsidRPr="006E2347">
        <w:rPr>
          <w:rFonts w:cs="Calibri"/>
          <w:b/>
          <w:bCs/>
        </w:rPr>
        <w:t>109</w:t>
      </w:r>
      <w:r w:rsidR="006E2347" w:rsidRPr="006E2347">
        <w:rPr>
          <w:rFonts w:cs="Calibri"/>
        </w:rPr>
        <w:t>, 89–100 (2017).</w:t>
      </w:r>
    </w:p>
    <w:p w14:paraId="552772C9" w14:textId="77777777" w:rsidR="006E2347" w:rsidRPr="006E2347" w:rsidRDefault="006E2347" w:rsidP="006E2347">
      <w:pPr>
        <w:pStyle w:val="Bibliography"/>
        <w:rPr>
          <w:rFonts w:cs="Calibri"/>
        </w:rPr>
      </w:pPr>
      <w:r w:rsidRPr="006E2347">
        <w:rPr>
          <w:rFonts w:cs="Calibri"/>
        </w:rPr>
        <w:t>2.</w:t>
      </w:r>
      <w:r w:rsidRPr="006E2347">
        <w:rPr>
          <w:rFonts w:cs="Calibri"/>
        </w:rPr>
        <w:tab/>
        <w:t xml:space="preserve">Xing, Y.-F., Xu, Y.-H., Shi, M.-H. &amp; Lian, Y.-X. The impact of PM2.5 on the human respiratory system. </w:t>
      </w:r>
      <w:r w:rsidRPr="006E2347">
        <w:rPr>
          <w:rFonts w:cs="Calibri"/>
          <w:i/>
          <w:iCs/>
        </w:rPr>
        <w:t>J. Thorac. Dis.</w:t>
      </w:r>
      <w:r w:rsidRPr="006E2347">
        <w:rPr>
          <w:rFonts w:cs="Calibri"/>
        </w:rPr>
        <w:t xml:space="preserve"> </w:t>
      </w:r>
      <w:r w:rsidRPr="006E2347">
        <w:rPr>
          <w:rFonts w:cs="Calibri"/>
          <w:b/>
          <w:bCs/>
        </w:rPr>
        <w:t>8</w:t>
      </w:r>
      <w:r w:rsidRPr="006E2347">
        <w:rPr>
          <w:rFonts w:cs="Calibri"/>
        </w:rPr>
        <w:t>, E69-74 (2016).</w:t>
      </w:r>
    </w:p>
    <w:p w14:paraId="656B6EC5" w14:textId="77777777" w:rsidR="006E2347" w:rsidRPr="006E2347" w:rsidRDefault="006E2347" w:rsidP="006E2347">
      <w:pPr>
        <w:pStyle w:val="Bibliography"/>
        <w:rPr>
          <w:rFonts w:cs="Calibri"/>
        </w:rPr>
      </w:pPr>
      <w:r w:rsidRPr="006E2347">
        <w:rPr>
          <w:rFonts w:cs="Calibri"/>
        </w:rPr>
        <w:t>3.</w:t>
      </w:r>
      <w:r w:rsidRPr="006E2347">
        <w:rPr>
          <w:rFonts w:cs="Calibri"/>
        </w:rPr>
        <w:tab/>
        <w:t xml:space="preserve">Rajagopalan, S., Al-Kindi, S. G. &amp; Brook, R. D. Air Pollution and Cardiovascular Disease: JACC State-of-the-Art Review. </w:t>
      </w:r>
      <w:r w:rsidRPr="006E2347">
        <w:rPr>
          <w:rFonts w:cs="Calibri"/>
          <w:i/>
          <w:iCs/>
        </w:rPr>
        <w:t>J. Am. Coll. Cardiol.</w:t>
      </w:r>
      <w:r w:rsidRPr="006E2347">
        <w:rPr>
          <w:rFonts w:cs="Calibri"/>
        </w:rPr>
        <w:t xml:space="preserve"> </w:t>
      </w:r>
      <w:r w:rsidRPr="006E2347">
        <w:rPr>
          <w:rFonts w:cs="Calibri"/>
          <w:b/>
          <w:bCs/>
        </w:rPr>
        <w:t>72</w:t>
      </w:r>
      <w:r w:rsidRPr="006E2347">
        <w:rPr>
          <w:rFonts w:cs="Calibri"/>
        </w:rPr>
        <w:t>, 2054–2070 (2018).</w:t>
      </w:r>
    </w:p>
    <w:p w14:paraId="65856F07" w14:textId="77777777" w:rsidR="006E2347" w:rsidRPr="006E2347" w:rsidRDefault="006E2347" w:rsidP="006E2347">
      <w:pPr>
        <w:pStyle w:val="Bibliography"/>
        <w:rPr>
          <w:rFonts w:cs="Calibri"/>
        </w:rPr>
      </w:pPr>
      <w:r w:rsidRPr="006E2347">
        <w:rPr>
          <w:rFonts w:cs="Calibri"/>
        </w:rPr>
        <w:lastRenderedPageBreak/>
        <w:t>4.</w:t>
      </w:r>
      <w:r w:rsidRPr="006E2347">
        <w:rPr>
          <w:rFonts w:cs="Calibri"/>
        </w:rPr>
        <w:tab/>
        <w:t xml:space="preserve">Klepac, P., Locatelli, I., Korošec, S., Künzli, N. &amp; Kukec, A. Ambient air pollution and pregnancy outcomes: A comprehensive review and identification of environmental public health challenges. </w:t>
      </w:r>
      <w:r w:rsidRPr="006E2347">
        <w:rPr>
          <w:rFonts w:cs="Calibri"/>
          <w:i/>
          <w:iCs/>
        </w:rPr>
        <w:t>Environ. Res.</w:t>
      </w:r>
      <w:r w:rsidRPr="006E2347">
        <w:rPr>
          <w:rFonts w:cs="Calibri"/>
        </w:rPr>
        <w:t xml:space="preserve"> </w:t>
      </w:r>
      <w:r w:rsidRPr="006E2347">
        <w:rPr>
          <w:rFonts w:cs="Calibri"/>
          <w:b/>
          <w:bCs/>
        </w:rPr>
        <w:t>167</w:t>
      </w:r>
      <w:r w:rsidRPr="006E2347">
        <w:rPr>
          <w:rFonts w:cs="Calibri"/>
        </w:rPr>
        <w:t>, 144–159 (2018).</w:t>
      </w:r>
    </w:p>
    <w:p w14:paraId="4B015C39" w14:textId="77777777" w:rsidR="006E2347" w:rsidRPr="006E2347" w:rsidRDefault="006E2347" w:rsidP="006E2347">
      <w:pPr>
        <w:pStyle w:val="Bibliography"/>
        <w:rPr>
          <w:rFonts w:cs="Calibri"/>
        </w:rPr>
      </w:pPr>
      <w:r w:rsidRPr="006E2347">
        <w:rPr>
          <w:rFonts w:cs="Calibri"/>
        </w:rPr>
        <w:t>5.</w:t>
      </w:r>
      <w:r w:rsidRPr="006E2347">
        <w:rPr>
          <w:rFonts w:cs="Calibri"/>
        </w:rPr>
        <w:tab/>
        <w:t xml:space="preserve">Hamra, G. B. </w:t>
      </w:r>
      <w:r w:rsidRPr="006E2347">
        <w:rPr>
          <w:rFonts w:cs="Calibri"/>
          <w:i/>
          <w:iCs/>
        </w:rPr>
        <w:t>et al.</w:t>
      </w:r>
      <w:r w:rsidRPr="006E2347">
        <w:rPr>
          <w:rFonts w:cs="Calibri"/>
        </w:rPr>
        <w:t xml:space="preserve"> Outdoor particulate matter exposure and lung cancer: a systematic review and meta-analysis. </w:t>
      </w:r>
      <w:r w:rsidRPr="006E2347">
        <w:rPr>
          <w:rFonts w:cs="Calibri"/>
          <w:i/>
          <w:iCs/>
        </w:rPr>
        <w:t>Environ. Health Perspect.</w:t>
      </w:r>
      <w:r w:rsidRPr="006E2347">
        <w:rPr>
          <w:rFonts w:cs="Calibri"/>
        </w:rPr>
        <w:t xml:space="preserve"> </w:t>
      </w:r>
      <w:r w:rsidRPr="006E2347">
        <w:rPr>
          <w:rFonts w:cs="Calibri"/>
          <w:b/>
          <w:bCs/>
        </w:rPr>
        <w:t>122</w:t>
      </w:r>
      <w:r w:rsidRPr="006E2347">
        <w:rPr>
          <w:rFonts w:cs="Calibri"/>
        </w:rPr>
        <w:t>, 906–911 (2014).</w:t>
      </w:r>
    </w:p>
    <w:p w14:paraId="0E3BDA24" w14:textId="77777777" w:rsidR="006E2347" w:rsidRPr="006E2347" w:rsidRDefault="006E2347" w:rsidP="006E2347">
      <w:pPr>
        <w:pStyle w:val="Bibliography"/>
        <w:rPr>
          <w:rFonts w:cs="Calibri"/>
        </w:rPr>
      </w:pPr>
      <w:r w:rsidRPr="006E2347">
        <w:rPr>
          <w:rFonts w:cs="Calibri"/>
        </w:rPr>
        <w:t>6.</w:t>
      </w:r>
      <w:r w:rsidRPr="006E2347">
        <w:rPr>
          <w:rFonts w:cs="Calibri"/>
        </w:rPr>
        <w:tab/>
        <w:t xml:space="preserve">Fann, N., Kim, S.-Y., Olives, C. &amp; Sheppard, L. Estimated Changes in Life Expectancy and Adult Mortality Resulting from Declining PM2.5 Exposures in the Contiguous United States: 1980-2010. </w:t>
      </w:r>
      <w:r w:rsidRPr="006E2347">
        <w:rPr>
          <w:rFonts w:cs="Calibri"/>
          <w:i/>
          <w:iCs/>
        </w:rPr>
        <w:t>Environ. Health Perspect.</w:t>
      </w:r>
      <w:r w:rsidRPr="006E2347">
        <w:rPr>
          <w:rFonts w:cs="Calibri"/>
        </w:rPr>
        <w:t xml:space="preserve"> </w:t>
      </w:r>
      <w:r w:rsidRPr="006E2347">
        <w:rPr>
          <w:rFonts w:cs="Calibri"/>
          <w:b/>
          <w:bCs/>
        </w:rPr>
        <w:t>125</w:t>
      </w:r>
      <w:r w:rsidRPr="006E2347">
        <w:rPr>
          <w:rFonts w:cs="Calibri"/>
        </w:rPr>
        <w:t>, 097003 (2017).</w:t>
      </w:r>
    </w:p>
    <w:p w14:paraId="292C4BFB" w14:textId="77777777" w:rsidR="006E2347" w:rsidRPr="006E2347" w:rsidRDefault="006E2347" w:rsidP="006E2347">
      <w:pPr>
        <w:pStyle w:val="Bibliography"/>
        <w:rPr>
          <w:rFonts w:cs="Calibri"/>
        </w:rPr>
      </w:pPr>
      <w:r w:rsidRPr="006E2347">
        <w:rPr>
          <w:rFonts w:cs="Calibri"/>
        </w:rPr>
        <w:t>7.</w:t>
      </w:r>
      <w:r w:rsidRPr="006E2347">
        <w:rPr>
          <w:rFonts w:cs="Calibri"/>
        </w:rPr>
        <w:tab/>
        <w:t xml:space="preserve">McClure, C. D. &amp; Jaffe, D. A. US particulate matter air quality improves except in wildfire-prone areas. </w:t>
      </w:r>
      <w:r w:rsidRPr="006E2347">
        <w:rPr>
          <w:rFonts w:cs="Calibri"/>
          <w:i/>
          <w:iCs/>
        </w:rPr>
        <w:t>Proc. Natl. Acad. Sci.</w:t>
      </w:r>
      <w:r w:rsidRPr="006E2347">
        <w:rPr>
          <w:rFonts w:cs="Calibri"/>
        </w:rPr>
        <w:t xml:space="preserve"> 201804353 (2018) doi:10.1073/pnas.1804353115.</w:t>
      </w:r>
    </w:p>
    <w:p w14:paraId="236B98CD" w14:textId="77777777" w:rsidR="006E2347" w:rsidRPr="006E2347" w:rsidRDefault="006E2347" w:rsidP="006E2347">
      <w:pPr>
        <w:pStyle w:val="Bibliography"/>
        <w:rPr>
          <w:rFonts w:cs="Calibri"/>
        </w:rPr>
      </w:pPr>
      <w:r w:rsidRPr="006E2347">
        <w:rPr>
          <w:rFonts w:cs="Calibri"/>
        </w:rPr>
        <w:t>8.</w:t>
      </w:r>
      <w:r w:rsidRPr="006E2347">
        <w:rPr>
          <w:rFonts w:cs="Calibri"/>
        </w:rPr>
        <w:tab/>
        <w:t xml:space="preserve">O’Dell, K., Ford, B., Fischer, E. V. &amp; Pierce, J. R. The contribution of wildland-fire smoke to US PM2.5 and its influence on recent trends. </w:t>
      </w:r>
      <w:r w:rsidRPr="006E2347">
        <w:rPr>
          <w:rFonts w:cs="Calibri"/>
          <w:i/>
          <w:iCs/>
        </w:rPr>
        <w:t>Environ. Sci. Technol.</w:t>
      </w:r>
      <w:r w:rsidRPr="006E2347">
        <w:rPr>
          <w:rFonts w:cs="Calibri"/>
        </w:rPr>
        <w:t xml:space="preserve"> (2019) doi:10.1021/acs.est.8b05430.</w:t>
      </w:r>
    </w:p>
    <w:p w14:paraId="71D1C849" w14:textId="77777777" w:rsidR="006E2347" w:rsidRPr="006E2347" w:rsidRDefault="006E2347" w:rsidP="006E2347">
      <w:pPr>
        <w:pStyle w:val="Bibliography"/>
        <w:rPr>
          <w:rFonts w:cs="Calibri"/>
        </w:rPr>
      </w:pPr>
      <w:r w:rsidRPr="006E2347">
        <w:rPr>
          <w:rFonts w:cs="Calibri"/>
        </w:rPr>
        <w:t>9.</w:t>
      </w:r>
      <w:r w:rsidRPr="006E2347">
        <w:rPr>
          <w:rFonts w:cs="Calibri"/>
        </w:rPr>
        <w:tab/>
        <w:t xml:space="preserve">Reid, C. E. </w:t>
      </w:r>
      <w:r w:rsidRPr="006E2347">
        <w:rPr>
          <w:rFonts w:cs="Calibri"/>
          <w:i/>
          <w:iCs/>
        </w:rPr>
        <w:t>et al.</w:t>
      </w:r>
      <w:r w:rsidRPr="006E2347">
        <w:rPr>
          <w:rFonts w:cs="Calibri"/>
        </w:rPr>
        <w:t xml:space="preserve"> Associations between respiratory health and ozone and fine particulate matter during a wildfire event. </w:t>
      </w:r>
      <w:r w:rsidRPr="006E2347">
        <w:rPr>
          <w:rFonts w:cs="Calibri"/>
          <w:i/>
          <w:iCs/>
        </w:rPr>
        <w:t>Environ. Int.</w:t>
      </w:r>
      <w:r w:rsidRPr="006E2347">
        <w:rPr>
          <w:rFonts w:cs="Calibri"/>
        </w:rPr>
        <w:t xml:space="preserve"> </w:t>
      </w:r>
      <w:r w:rsidRPr="006E2347">
        <w:rPr>
          <w:rFonts w:cs="Calibri"/>
          <w:b/>
          <w:bCs/>
        </w:rPr>
        <w:t>129</w:t>
      </w:r>
      <w:r w:rsidRPr="006E2347">
        <w:rPr>
          <w:rFonts w:cs="Calibri"/>
        </w:rPr>
        <w:t>, 291–298 (2019).</w:t>
      </w:r>
    </w:p>
    <w:p w14:paraId="17FD943B" w14:textId="77777777" w:rsidR="006E2347" w:rsidRPr="006E2347" w:rsidRDefault="006E2347" w:rsidP="006E2347">
      <w:pPr>
        <w:pStyle w:val="Bibliography"/>
        <w:rPr>
          <w:rFonts w:cs="Calibri"/>
        </w:rPr>
      </w:pPr>
      <w:r w:rsidRPr="006E2347">
        <w:rPr>
          <w:rFonts w:cs="Calibri"/>
        </w:rPr>
        <w:t>10.</w:t>
      </w:r>
      <w:r w:rsidRPr="006E2347">
        <w:rPr>
          <w:rFonts w:cs="Calibri"/>
        </w:rPr>
        <w:tab/>
        <w:t xml:space="preserve">Brokamp, C., Brandt, E. B. &amp; Ryan, P. H. Assessing Exposure to Outdoor Air Pollution for Epidemiological Studies: Model-based and Personal Sampling Strategies. </w:t>
      </w:r>
      <w:r w:rsidRPr="006E2347">
        <w:rPr>
          <w:rFonts w:cs="Calibri"/>
          <w:i/>
          <w:iCs/>
        </w:rPr>
        <w:t>J. Allergy Clin. Immunol.</w:t>
      </w:r>
      <w:r w:rsidRPr="006E2347">
        <w:rPr>
          <w:rFonts w:cs="Calibri"/>
        </w:rPr>
        <w:t xml:space="preserve"> (2019) doi:10.1016/j.jaci.2019.04.019.</w:t>
      </w:r>
    </w:p>
    <w:p w14:paraId="762C4AB6" w14:textId="77777777" w:rsidR="006E2347" w:rsidRPr="006E2347" w:rsidRDefault="006E2347" w:rsidP="006E2347">
      <w:pPr>
        <w:pStyle w:val="Bibliography"/>
        <w:rPr>
          <w:rFonts w:cs="Calibri"/>
        </w:rPr>
      </w:pPr>
      <w:r w:rsidRPr="006E2347">
        <w:rPr>
          <w:rFonts w:cs="Calibri"/>
        </w:rPr>
        <w:t>11.</w:t>
      </w:r>
      <w:r w:rsidRPr="006E2347">
        <w:rPr>
          <w:rFonts w:cs="Calibri"/>
        </w:rPr>
        <w:tab/>
        <w:t xml:space="preserve">Zeger, S. L. </w:t>
      </w:r>
      <w:r w:rsidRPr="006E2347">
        <w:rPr>
          <w:rFonts w:cs="Calibri"/>
          <w:i/>
          <w:iCs/>
        </w:rPr>
        <w:t>et al.</w:t>
      </w:r>
      <w:r w:rsidRPr="006E2347">
        <w:rPr>
          <w:rFonts w:cs="Calibri"/>
        </w:rPr>
        <w:t xml:space="preserve"> Exposure measurement error in time-series studies of air pollution: concepts and consequences. </w:t>
      </w:r>
      <w:r w:rsidRPr="006E2347">
        <w:rPr>
          <w:rFonts w:cs="Calibri"/>
          <w:i/>
          <w:iCs/>
        </w:rPr>
        <w:t>Environ. Health Perspect.</w:t>
      </w:r>
      <w:r w:rsidRPr="006E2347">
        <w:rPr>
          <w:rFonts w:cs="Calibri"/>
        </w:rPr>
        <w:t xml:space="preserve"> </w:t>
      </w:r>
      <w:r w:rsidRPr="006E2347">
        <w:rPr>
          <w:rFonts w:cs="Calibri"/>
          <w:b/>
          <w:bCs/>
        </w:rPr>
        <w:t>108</w:t>
      </w:r>
      <w:r w:rsidRPr="006E2347">
        <w:rPr>
          <w:rFonts w:cs="Calibri"/>
        </w:rPr>
        <w:t>, 419–426 (2000).</w:t>
      </w:r>
    </w:p>
    <w:p w14:paraId="1C3B1990" w14:textId="77777777" w:rsidR="006E2347" w:rsidRPr="006E2347" w:rsidRDefault="006E2347" w:rsidP="006E2347">
      <w:pPr>
        <w:pStyle w:val="Bibliography"/>
        <w:rPr>
          <w:rFonts w:cs="Calibri"/>
        </w:rPr>
      </w:pPr>
      <w:r w:rsidRPr="006E2347">
        <w:rPr>
          <w:rFonts w:cs="Calibri"/>
        </w:rPr>
        <w:t>12.</w:t>
      </w:r>
      <w:r w:rsidRPr="006E2347">
        <w:rPr>
          <w:rFonts w:cs="Calibri"/>
        </w:rPr>
        <w:tab/>
        <w:t xml:space="preserve">Liu, J. C., Pereira, G., Uhl, S. A., Bravo, M. A. &amp; Bell, M. L. A systematic review of the physical health impacts from non-occupational exposure to wildfire smoke. </w:t>
      </w:r>
      <w:r w:rsidRPr="006E2347">
        <w:rPr>
          <w:rFonts w:cs="Calibri"/>
          <w:i/>
          <w:iCs/>
        </w:rPr>
        <w:t>Environ. Res.</w:t>
      </w:r>
      <w:r w:rsidRPr="006E2347">
        <w:rPr>
          <w:rFonts w:cs="Calibri"/>
        </w:rPr>
        <w:t xml:space="preserve"> </w:t>
      </w:r>
      <w:r w:rsidRPr="006E2347">
        <w:rPr>
          <w:rFonts w:cs="Calibri"/>
          <w:b/>
          <w:bCs/>
        </w:rPr>
        <w:t>136</w:t>
      </w:r>
      <w:r w:rsidRPr="006E2347">
        <w:rPr>
          <w:rFonts w:cs="Calibri"/>
        </w:rPr>
        <w:t>, 120–132 (2015).</w:t>
      </w:r>
    </w:p>
    <w:p w14:paraId="22505D17" w14:textId="77777777" w:rsidR="006E2347" w:rsidRPr="006E2347" w:rsidRDefault="006E2347" w:rsidP="006E2347">
      <w:pPr>
        <w:pStyle w:val="Bibliography"/>
        <w:rPr>
          <w:rFonts w:cs="Calibri"/>
        </w:rPr>
      </w:pPr>
      <w:r w:rsidRPr="006E2347">
        <w:rPr>
          <w:rFonts w:cs="Calibri"/>
        </w:rPr>
        <w:t>13.</w:t>
      </w:r>
      <w:r w:rsidRPr="006E2347">
        <w:rPr>
          <w:rFonts w:cs="Calibri"/>
        </w:rPr>
        <w:tab/>
        <w:t xml:space="preserve">Hu, H. </w:t>
      </w:r>
      <w:r w:rsidRPr="006E2347">
        <w:rPr>
          <w:rFonts w:cs="Calibri"/>
          <w:i/>
          <w:iCs/>
        </w:rPr>
        <w:t>et al.</w:t>
      </w:r>
      <w:r w:rsidRPr="006E2347">
        <w:rPr>
          <w:rFonts w:cs="Calibri"/>
        </w:rPr>
        <w:t xml:space="preserve"> Satellite-based high-resolution mapping of ground-level PM2.5 concentrations over East China using a spatiotemporal regression kriging model. </w:t>
      </w:r>
      <w:r w:rsidRPr="006E2347">
        <w:rPr>
          <w:rFonts w:cs="Calibri"/>
          <w:i/>
          <w:iCs/>
        </w:rPr>
        <w:t>Sci. Total Environ.</w:t>
      </w:r>
      <w:r w:rsidRPr="006E2347">
        <w:rPr>
          <w:rFonts w:cs="Calibri"/>
        </w:rPr>
        <w:t xml:space="preserve"> </w:t>
      </w:r>
      <w:r w:rsidRPr="006E2347">
        <w:rPr>
          <w:rFonts w:cs="Calibri"/>
          <w:b/>
          <w:bCs/>
        </w:rPr>
        <w:t>672</w:t>
      </w:r>
      <w:r w:rsidRPr="006E2347">
        <w:rPr>
          <w:rFonts w:cs="Calibri"/>
        </w:rPr>
        <w:t>, 479–490 (2019).</w:t>
      </w:r>
    </w:p>
    <w:p w14:paraId="0010028B" w14:textId="77777777" w:rsidR="006E2347" w:rsidRPr="006E2347" w:rsidRDefault="006E2347" w:rsidP="006E2347">
      <w:pPr>
        <w:pStyle w:val="Bibliography"/>
        <w:rPr>
          <w:rFonts w:cs="Calibri"/>
        </w:rPr>
      </w:pPr>
      <w:r w:rsidRPr="006E2347">
        <w:rPr>
          <w:rFonts w:cs="Calibri"/>
        </w:rPr>
        <w:lastRenderedPageBreak/>
        <w:t>14.</w:t>
      </w:r>
      <w:r w:rsidRPr="006E2347">
        <w:rPr>
          <w:rFonts w:cs="Calibri"/>
        </w:rPr>
        <w:tab/>
        <w:t xml:space="preserve">Lassman, W. </w:t>
      </w:r>
      <w:r w:rsidRPr="006E2347">
        <w:rPr>
          <w:rFonts w:cs="Calibri"/>
          <w:i/>
          <w:iCs/>
        </w:rPr>
        <w:t>et al.</w:t>
      </w:r>
      <w:r w:rsidRPr="006E2347">
        <w:rPr>
          <w:rFonts w:cs="Calibri"/>
        </w:rPr>
        <w:t xml:space="preserve"> Spatial and temporal estimates of population exposure to wildfire smoke during the Washington state 2012 wildfire season using blended model, satellite, and in situ data. </w:t>
      </w:r>
      <w:r w:rsidRPr="006E2347">
        <w:rPr>
          <w:rFonts w:cs="Calibri"/>
          <w:i/>
          <w:iCs/>
        </w:rPr>
        <w:t>GeoHealth</w:t>
      </w:r>
      <w:r w:rsidRPr="006E2347">
        <w:rPr>
          <w:rFonts w:cs="Calibri"/>
        </w:rPr>
        <w:t xml:space="preserve"> </w:t>
      </w:r>
      <w:r w:rsidRPr="006E2347">
        <w:rPr>
          <w:rFonts w:cs="Calibri"/>
          <w:b/>
          <w:bCs/>
        </w:rPr>
        <w:t>1</w:t>
      </w:r>
      <w:r w:rsidRPr="006E2347">
        <w:rPr>
          <w:rFonts w:cs="Calibri"/>
        </w:rPr>
        <w:t>, 106–121 (2017).</w:t>
      </w:r>
    </w:p>
    <w:p w14:paraId="013E310B" w14:textId="77777777" w:rsidR="006E2347" w:rsidRPr="006E2347" w:rsidRDefault="006E2347" w:rsidP="006E2347">
      <w:pPr>
        <w:pStyle w:val="Bibliography"/>
        <w:rPr>
          <w:rFonts w:cs="Calibri"/>
        </w:rPr>
      </w:pPr>
      <w:r w:rsidRPr="006E2347">
        <w:rPr>
          <w:rFonts w:cs="Calibri"/>
        </w:rPr>
        <w:t>15.</w:t>
      </w:r>
      <w:r w:rsidRPr="006E2347">
        <w:rPr>
          <w:rFonts w:cs="Calibri"/>
        </w:rPr>
        <w:tab/>
        <w:t xml:space="preserve">Reid, C. E. </w:t>
      </w:r>
      <w:r w:rsidRPr="006E2347">
        <w:rPr>
          <w:rFonts w:cs="Calibri"/>
          <w:i/>
          <w:iCs/>
        </w:rPr>
        <w:t>et al.</w:t>
      </w:r>
      <w:r w:rsidRPr="006E2347">
        <w:rPr>
          <w:rFonts w:cs="Calibri"/>
        </w:rPr>
        <w:t xml:space="preserve"> Spatiotemporal prediction of fine particulate matter during the 2008 northern California wildfires using machine learning. </w:t>
      </w:r>
      <w:r w:rsidRPr="006E2347">
        <w:rPr>
          <w:rFonts w:cs="Calibri"/>
          <w:i/>
          <w:iCs/>
        </w:rPr>
        <w:t>Env. Sci Technol</w:t>
      </w:r>
      <w:r w:rsidRPr="006E2347">
        <w:rPr>
          <w:rFonts w:cs="Calibri"/>
        </w:rPr>
        <w:t xml:space="preserve"> </w:t>
      </w:r>
      <w:r w:rsidRPr="006E2347">
        <w:rPr>
          <w:rFonts w:cs="Calibri"/>
          <w:b/>
          <w:bCs/>
        </w:rPr>
        <w:t>49</w:t>
      </w:r>
      <w:r w:rsidRPr="006E2347">
        <w:rPr>
          <w:rFonts w:cs="Calibri"/>
        </w:rPr>
        <w:t>, 3887–96 (2015).</w:t>
      </w:r>
    </w:p>
    <w:p w14:paraId="49EC1C5C" w14:textId="77777777" w:rsidR="006E2347" w:rsidRPr="006E2347" w:rsidRDefault="006E2347" w:rsidP="006E2347">
      <w:pPr>
        <w:pStyle w:val="Bibliography"/>
        <w:rPr>
          <w:rFonts w:cs="Calibri"/>
        </w:rPr>
      </w:pPr>
      <w:r w:rsidRPr="006E2347">
        <w:rPr>
          <w:rFonts w:cs="Calibri"/>
        </w:rPr>
        <w:t>16.</w:t>
      </w:r>
      <w:r w:rsidRPr="006E2347">
        <w:rPr>
          <w:rFonts w:cs="Calibri"/>
        </w:rPr>
        <w:tab/>
        <w:t xml:space="preserve">Di, Q. </w:t>
      </w:r>
      <w:r w:rsidRPr="006E2347">
        <w:rPr>
          <w:rFonts w:cs="Calibri"/>
          <w:i/>
          <w:iCs/>
        </w:rPr>
        <w:t>et al.</w:t>
      </w:r>
      <w:r w:rsidRPr="006E2347">
        <w:rPr>
          <w:rFonts w:cs="Calibri"/>
        </w:rPr>
        <w:t xml:space="preserve"> Assessing PM2.5 Exposures with High Spatiotemporal Resolution across the Continental United States. </w:t>
      </w:r>
      <w:r w:rsidRPr="006E2347">
        <w:rPr>
          <w:rFonts w:cs="Calibri"/>
          <w:i/>
          <w:iCs/>
        </w:rPr>
        <w:t>Env. Sci Technol</w:t>
      </w:r>
      <w:r w:rsidRPr="006E2347">
        <w:rPr>
          <w:rFonts w:cs="Calibri"/>
        </w:rPr>
        <w:t xml:space="preserve"> </w:t>
      </w:r>
      <w:r w:rsidRPr="006E2347">
        <w:rPr>
          <w:rFonts w:cs="Calibri"/>
          <w:b/>
          <w:bCs/>
        </w:rPr>
        <w:t>50</w:t>
      </w:r>
      <w:r w:rsidRPr="006E2347">
        <w:rPr>
          <w:rFonts w:cs="Calibri"/>
        </w:rPr>
        <w:t>, 4712–21 (2016).</w:t>
      </w:r>
    </w:p>
    <w:p w14:paraId="0208C0BF" w14:textId="77777777" w:rsidR="006E2347" w:rsidRPr="006E2347" w:rsidRDefault="006E2347" w:rsidP="006E2347">
      <w:pPr>
        <w:pStyle w:val="Bibliography"/>
        <w:rPr>
          <w:rFonts w:cs="Calibri"/>
        </w:rPr>
      </w:pPr>
      <w:r w:rsidRPr="006E2347">
        <w:rPr>
          <w:rFonts w:cs="Calibri"/>
        </w:rPr>
        <w:t>17.</w:t>
      </w:r>
      <w:r w:rsidRPr="006E2347">
        <w:rPr>
          <w:rFonts w:cs="Calibri"/>
        </w:rPr>
        <w:tab/>
        <w:t xml:space="preserve">Di, Q. </w:t>
      </w:r>
      <w:r w:rsidRPr="006E2347">
        <w:rPr>
          <w:rFonts w:cs="Calibri"/>
          <w:i/>
          <w:iCs/>
        </w:rPr>
        <w:t>et al.</w:t>
      </w:r>
      <w:r w:rsidRPr="006E2347">
        <w:rPr>
          <w:rFonts w:cs="Calibri"/>
        </w:rPr>
        <w:t xml:space="preserve"> An ensemble-based model of PM2.5 concentration across the contiguous United States with high spatiotemporal resolution. </w:t>
      </w:r>
      <w:r w:rsidRPr="006E2347">
        <w:rPr>
          <w:rFonts w:cs="Calibri"/>
          <w:i/>
          <w:iCs/>
        </w:rPr>
        <w:t>Environ. Int.</w:t>
      </w:r>
      <w:r w:rsidRPr="006E2347">
        <w:rPr>
          <w:rFonts w:cs="Calibri"/>
        </w:rPr>
        <w:t xml:space="preserve"> </w:t>
      </w:r>
      <w:r w:rsidRPr="006E2347">
        <w:rPr>
          <w:rFonts w:cs="Calibri"/>
          <w:b/>
          <w:bCs/>
        </w:rPr>
        <w:t>130</w:t>
      </w:r>
      <w:r w:rsidRPr="006E2347">
        <w:rPr>
          <w:rFonts w:cs="Calibri"/>
        </w:rPr>
        <w:t>, 104909 (2019).</w:t>
      </w:r>
    </w:p>
    <w:p w14:paraId="24D71496" w14:textId="77777777" w:rsidR="006E2347" w:rsidRPr="006E2347" w:rsidRDefault="006E2347" w:rsidP="006E2347">
      <w:pPr>
        <w:pStyle w:val="Bibliography"/>
        <w:rPr>
          <w:rFonts w:cs="Calibri"/>
        </w:rPr>
      </w:pPr>
      <w:r w:rsidRPr="006E2347">
        <w:rPr>
          <w:rFonts w:cs="Calibri"/>
        </w:rPr>
        <w:t>18.</w:t>
      </w:r>
      <w:r w:rsidRPr="006E2347">
        <w:rPr>
          <w:rFonts w:cs="Calibri"/>
        </w:rPr>
        <w:tab/>
        <w:t xml:space="preserve">Hu, X. </w:t>
      </w:r>
      <w:r w:rsidRPr="006E2347">
        <w:rPr>
          <w:rFonts w:cs="Calibri"/>
          <w:i/>
          <w:iCs/>
        </w:rPr>
        <w:t>et al.</w:t>
      </w:r>
      <w:r w:rsidRPr="006E2347">
        <w:rPr>
          <w:rFonts w:cs="Calibri"/>
        </w:rPr>
        <w:t xml:space="preserve"> Estimating PM2.5 Concentrations in the Conterminous United States Using the Random Forest Approach.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936–6944 (2017).</w:t>
      </w:r>
    </w:p>
    <w:p w14:paraId="6A3D96FC" w14:textId="77777777" w:rsidR="006E2347" w:rsidRPr="006E2347" w:rsidRDefault="006E2347" w:rsidP="006E2347">
      <w:pPr>
        <w:pStyle w:val="Bibliography"/>
        <w:rPr>
          <w:rFonts w:cs="Calibri"/>
        </w:rPr>
      </w:pPr>
      <w:r w:rsidRPr="006E2347">
        <w:rPr>
          <w:rFonts w:cs="Calibri"/>
        </w:rPr>
        <w:t>19.</w:t>
      </w:r>
      <w:r w:rsidRPr="006E2347">
        <w:rPr>
          <w:rFonts w:cs="Calibri"/>
        </w:rPr>
        <w:tab/>
        <w:t xml:space="preserve">Bellinger, C., Jabbar, M. S. M., Zaiane, O. &amp; Osornio-Vargas, A. A systematic review of data mining and machine learning for air pollution epidemiology. </w:t>
      </w:r>
      <w:r w:rsidRPr="006E2347">
        <w:rPr>
          <w:rFonts w:cs="Calibri"/>
          <w:i/>
          <w:iCs/>
        </w:rPr>
        <w:t>Bmc Public Health</w:t>
      </w:r>
      <w:r w:rsidRPr="006E2347">
        <w:rPr>
          <w:rFonts w:cs="Calibri"/>
        </w:rPr>
        <w:t xml:space="preserve"> </w:t>
      </w:r>
      <w:r w:rsidRPr="006E2347">
        <w:rPr>
          <w:rFonts w:cs="Calibri"/>
          <w:b/>
          <w:bCs/>
        </w:rPr>
        <w:t>17</w:t>
      </w:r>
      <w:r w:rsidRPr="006E2347">
        <w:rPr>
          <w:rFonts w:cs="Calibri"/>
        </w:rPr>
        <w:t>, 907 (2017).</w:t>
      </w:r>
    </w:p>
    <w:p w14:paraId="57D61FE1" w14:textId="77777777" w:rsidR="006E2347" w:rsidRPr="006E2347" w:rsidRDefault="006E2347" w:rsidP="006E2347">
      <w:pPr>
        <w:pStyle w:val="Bibliography"/>
        <w:rPr>
          <w:rFonts w:cs="Calibri"/>
        </w:rPr>
      </w:pPr>
      <w:r w:rsidRPr="006E2347">
        <w:rPr>
          <w:rFonts w:cs="Calibri"/>
        </w:rPr>
        <w:t>20.</w:t>
      </w:r>
      <w:r w:rsidRPr="006E2347">
        <w:rPr>
          <w:rFonts w:cs="Calibri"/>
        </w:rPr>
        <w:tab/>
        <w:t xml:space="preserve">Silcox, G. D., Kelly, K. E., Crosman, E. T., Whiteman, C. D. &amp; Allen, B. L. Wintertime PM2.5 concentrations during persistent, multi-day cold-air pools in a mountain valley. </w:t>
      </w:r>
      <w:r w:rsidRPr="006E2347">
        <w:rPr>
          <w:rFonts w:cs="Calibri"/>
          <w:i/>
          <w:iCs/>
        </w:rPr>
        <w:t>Atmos. Environ.</w:t>
      </w:r>
      <w:r w:rsidRPr="006E2347">
        <w:rPr>
          <w:rFonts w:cs="Calibri"/>
        </w:rPr>
        <w:t xml:space="preserve"> </w:t>
      </w:r>
      <w:r w:rsidRPr="006E2347">
        <w:rPr>
          <w:rFonts w:cs="Calibri"/>
          <w:b/>
          <w:bCs/>
        </w:rPr>
        <w:t>46</w:t>
      </w:r>
      <w:r w:rsidRPr="006E2347">
        <w:rPr>
          <w:rFonts w:cs="Calibri"/>
        </w:rPr>
        <w:t>, 17–24 (2012).</w:t>
      </w:r>
    </w:p>
    <w:p w14:paraId="4C91EEE0" w14:textId="77777777" w:rsidR="006E2347" w:rsidRPr="006E2347" w:rsidRDefault="006E2347" w:rsidP="006E2347">
      <w:pPr>
        <w:pStyle w:val="Bibliography"/>
        <w:rPr>
          <w:rFonts w:cs="Calibri"/>
        </w:rPr>
      </w:pPr>
      <w:r w:rsidRPr="006E2347">
        <w:rPr>
          <w:rFonts w:cs="Calibri"/>
        </w:rPr>
        <w:t>21.</w:t>
      </w:r>
      <w:r w:rsidRPr="006E2347">
        <w:rPr>
          <w:rFonts w:cs="Calibri"/>
        </w:rPr>
        <w:tab/>
        <w:t xml:space="preserve">Chudnovsky, A. A., Kostinski, A., Lyapustin, A. &amp; Koutrakis, P. Spatial scales of pollution from variable resolution satellite imaging. </w:t>
      </w:r>
      <w:r w:rsidRPr="006E2347">
        <w:rPr>
          <w:rFonts w:cs="Calibri"/>
          <w:i/>
          <w:iCs/>
        </w:rPr>
        <w:t>Env. Pollut</w:t>
      </w:r>
      <w:r w:rsidRPr="006E2347">
        <w:rPr>
          <w:rFonts w:cs="Calibri"/>
        </w:rPr>
        <w:t xml:space="preserve"> </w:t>
      </w:r>
      <w:r w:rsidRPr="006E2347">
        <w:rPr>
          <w:rFonts w:cs="Calibri"/>
          <w:b/>
          <w:bCs/>
        </w:rPr>
        <w:t>172C</w:t>
      </w:r>
      <w:r w:rsidRPr="006E2347">
        <w:rPr>
          <w:rFonts w:cs="Calibri"/>
        </w:rPr>
        <w:t>, 131–138 (2012).</w:t>
      </w:r>
    </w:p>
    <w:p w14:paraId="1585F60C" w14:textId="77777777" w:rsidR="006E2347" w:rsidRPr="006E2347" w:rsidRDefault="006E2347" w:rsidP="006E2347">
      <w:pPr>
        <w:pStyle w:val="Bibliography"/>
        <w:rPr>
          <w:rFonts w:cs="Calibri"/>
        </w:rPr>
      </w:pPr>
      <w:r w:rsidRPr="006E2347">
        <w:rPr>
          <w:rFonts w:cs="Calibri"/>
        </w:rPr>
        <w:t>22.</w:t>
      </w:r>
      <w:r w:rsidRPr="006E2347">
        <w:rPr>
          <w:rFonts w:cs="Calibri"/>
        </w:rPr>
        <w:tab/>
        <w:t xml:space="preserve">Lee, H. J. Benefits of High Resolution PM2.5 Prediction using Satellite MAIAC AOD and Land Use Regression for Exposure Assessment: California Examples. </w:t>
      </w:r>
      <w:r w:rsidRPr="006E2347">
        <w:rPr>
          <w:rFonts w:cs="Calibri"/>
          <w:i/>
          <w:iCs/>
        </w:rPr>
        <w:t>Environ. Sci. Technol.</w:t>
      </w:r>
      <w:r w:rsidRPr="006E2347">
        <w:rPr>
          <w:rFonts w:cs="Calibri"/>
        </w:rPr>
        <w:t xml:space="preserve"> (2019) doi:10.1021/acs.est.9b03799.</w:t>
      </w:r>
    </w:p>
    <w:p w14:paraId="4F3CE8B3" w14:textId="77777777" w:rsidR="006E2347" w:rsidRPr="006E2347" w:rsidRDefault="006E2347" w:rsidP="006E2347">
      <w:pPr>
        <w:pStyle w:val="Bibliography"/>
        <w:rPr>
          <w:rFonts w:cs="Calibri"/>
        </w:rPr>
      </w:pPr>
      <w:r w:rsidRPr="006E2347">
        <w:rPr>
          <w:rFonts w:cs="Calibri"/>
        </w:rPr>
        <w:t>23.</w:t>
      </w:r>
      <w:r w:rsidRPr="006E2347">
        <w:rPr>
          <w:rFonts w:cs="Calibri"/>
        </w:rPr>
        <w:tab/>
        <w:t xml:space="preserve">Geng, G. </w:t>
      </w:r>
      <w:r w:rsidRPr="006E2347">
        <w:rPr>
          <w:rFonts w:cs="Calibri"/>
          <w:i/>
          <w:iCs/>
        </w:rPr>
        <w:t>et al.</w:t>
      </w:r>
      <w:r w:rsidRPr="006E2347">
        <w:rPr>
          <w:rFonts w:cs="Calibri"/>
        </w:rPr>
        <w:t xml:space="preserve"> Satellite-Based Daily PM2.5 Estimates During Fire Seasons in Colorado. </w:t>
      </w:r>
      <w:r w:rsidRPr="006E2347">
        <w:rPr>
          <w:rFonts w:cs="Calibri"/>
          <w:i/>
          <w:iCs/>
        </w:rPr>
        <w:t>J. Geophys. Res.-Atmospheres</w:t>
      </w:r>
      <w:r w:rsidRPr="006E2347">
        <w:rPr>
          <w:rFonts w:cs="Calibri"/>
        </w:rPr>
        <w:t xml:space="preserve"> </w:t>
      </w:r>
      <w:r w:rsidRPr="006E2347">
        <w:rPr>
          <w:rFonts w:cs="Calibri"/>
          <w:b/>
          <w:bCs/>
        </w:rPr>
        <w:t>123</w:t>
      </w:r>
      <w:r w:rsidRPr="006E2347">
        <w:rPr>
          <w:rFonts w:cs="Calibri"/>
        </w:rPr>
        <w:t>, 8159–8171 (2018).</w:t>
      </w:r>
    </w:p>
    <w:p w14:paraId="6EB7F9A9" w14:textId="77777777" w:rsidR="006E2347" w:rsidRPr="006E2347" w:rsidRDefault="006E2347" w:rsidP="006E2347">
      <w:pPr>
        <w:pStyle w:val="Bibliography"/>
        <w:rPr>
          <w:rFonts w:cs="Calibri"/>
        </w:rPr>
      </w:pPr>
      <w:r w:rsidRPr="006E2347">
        <w:rPr>
          <w:rFonts w:cs="Calibri"/>
        </w:rPr>
        <w:t>24.</w:t>
      </w:r>
      <w:r w:rsidRPr="006E2347">
        <w:rPr>
          <w:rFonts w:cs="Calibri"/>
        </w:rPr>
        <w:tab/>
        <w:t xml:space="preserve">Li, R., Ma, T., Xu, Q. &amp; Song, X. Using MAIAC AOD to verify the PM2.5 spatial patterns of a land use regression model. </w:t>
      </w:r>
      <w:r w:rsidRPr="006E2347">
        <w:rPr>
          <w:rFonts w:cs="Calibri"/>
          <w:i/>
          <w:iCs/>
        </w:rPr>
        <w:t>Environ. Pollut. Barking Essex 1987</w:t>
      </w:r>
      <w:r w:rsidRPr="006E2347">
        <w:rPr>
          <w:rFonts w:cs="Calibri"/>
        </w:rPr>
        <w:t xml:space="preserve"> </w:t>
      </w:r>
      <w:r w:rsidRPr="006E2347">
        <w:rPr>
          <w:rFonts w:cs="Calibri"/>
          <w:b/>
          <w:bCs/>
        </w:rPr>
        <w:t>243</w:t>
      </w:r>
      <w:r w:rsidRPr="006E2347">
        <w:rPr>
          <w:rFonts w:cs="Calibri"/>
        </w:rPr>
        <w:t>, 501–509 (2018).</w:t>
      </w:r>
    </w:p>
    <w:p w14:paraId="22F1B20C" w14:textId="77777777" w:rsidR="006E2347" w:rsidRPr="006E2347" w:rsidRDefault="006E2347" w:rsidP="006E2347">
      <w:pPr>
        <w:pStyle w:val="Bibliography"/>
        <w:rPr>
          <w:rFonts w:cs="Calibri"/>
        </w:rPr>
      </w:pPr>
      <w:r w:rsidRPr="006E2347">
        <w:rPr>
          <w:rFonts w:cs="Calibri"/>
        </w:rPr>
        <w:lastRenderedPageBreak/>
        <w:t>25.</w:t>
      </w:r>
      <w:r w:rsidRPr="006E2347">
        <w:rPr>
          <w:rFonts w:cs="Calibri"/>
        </w:rPr>
        <w:tab/>
        <w:t xml:space="preserve">Liu, Y., Sarnat, J. A., Kilaru, V., Jacob, D. J. &amp; Koutrakis, P. Estimating ground-level PM2.5 in the eastern United States using satellite remote sensing. </w:t>
      </w:r>
      <w:r w:rsidRPr="006E2347">
        <w:rPr>
          <w:rFonts w:cs="Calibri"/>
          <w:i/>
          <w:iCs/>
        </w:rPr>
        <w:t>Env. Sci Technol</w:t>
      </w:r>
      <w:r w:rsidRPr="006E2347">
        <w:rPr>
          <w:rFonts w:cs="Calibri"/>
        </w:rPr>
        <w:t xml:space="preserve"> </w:t>
      </w:r>
      <w:r w:rsidRPr="006E2347">
        <w:rPr>
          <w:rFonts w:cs="Calibri"/>
          <w:b/>
          <w:bCs/>
        </w:rPr>
        <w:t>39</w:t>
      </w:r>
      <w:r w:rsidRPr="006E2347">
        <w:rPr>
          <w:rFonts w:cs="Calibri"/>
        </w:rPr>
        <w:t>, 3269–78 (2005).</w:t>
      </w:r>
    </w:p>
    <w:p w14:paraId="2D482E55" w14:textId="77777777" w:rsidR="006E2347" w:rsidRPr="006E2347" w:rsidRDefault="006E2347" w:rsidP="006E2347">
      <w:pPr>
        <w:pStyle w:val="Bibliography"/>
        <w:rPr>
          <w:rFonts w:cs="Calibri"/>
        </w:rPr>
      </w:pPr>
      <w:r w:rsidRPr="006E2347">
        <w:rPr>
          <w:rFonts w:cs="Calibri"/>
        </w:rPr>
        <w:t>26.</w:t>
      </w:r>
      <w:r w:rsidRPr="006E2347">
        <w:rPr>
          <w:rFonts w:cs="Calibri"/>
        </w:rPr>
        <w:tab/>
        <w:t xml:space="preserve">Rappold, A. G., Reyes, J., Pouliot, G., Cascio, W. E. &amp; Diaz-Sanchez, D. Community Vulnerability to Health Impacts of Wildland Fire Smoke Exposure.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674–6682 (2017).</w:t>
      </w:r>
    </w:p>
    <w:p w14:paraId="452640A8" w14:textId="77777777" w:rsidR="006E2347" w:rsidRPr="006E2347" w:rsidRDefault="006E2347" w:rsidP="006E2347">
      <w:pPr>
        <w:pStyle w:val="Bibliography"/>
        <w:rPr>
          <w:rFonts w:cs="Calibri"/>
        </w:rPr>
      </w:pPr>
      <w:r w:rsidRPr="006E2347">
        <w:rPr>
          <w:rFonts w:cs="Calibri"/>
        </w:rPr>
        <w:t>27.</w:t>
      </w:r>
      <w:r w:rsidRPr="006E2347">
        <w:rPr>
          <w:rFonts w:cs="Calibri"/>
        </w:rPr>
        <w:tab/>
        <w:t xml:space="preserve">Giglio, L., Csiszar, I. &amp; Justice, C. O. Global distribution and seasonality of active fires as observed with the Terra and Aqua Moderate Resolution Imaging Spectroradiometer (MODIS) sensors. </w:t>
      </w:r>
      <w:r w:rsidRPr="006E2347">
        <w:rPr>
          <w:rFonts w:cs="Calibri"/>
          <w:i/>
          <w:iCs/>
        </w:rPr>
        <w:t>J. Geophys. Res. Biogeosciences</w:t>
      </w:r>
      <w:r w:rsidRPr="006E2347">
        <w:rPr>
          <w:rFonts w:cs="Calibri"/>
        </w:rPr>
        <w:t xml:space="preserve"> </w:t>
      </w:r>
      <w:r w:rsidRPr="006E2347">
        <w:rPr>
          <w:rFonts w:cs="Calibri"/>
          <w:b/>
          <w:bCs/>
        </w:rPr>
        <w:t>111</w:t>
      </w:r>
      <w:r w:rsidRPr="006E2347">
        <w:rPr>
          <w:rFonts w:cs="Calibri"/>
        </w:rPr>
        <w:t>, (2006).</w:t>
      </w:r>
    </w:p>
    <w:p w14:paraId="678B3556" w14:textId="77777777" w:rsidR="006E2347" w:rsidRPr="006E2347" w:rsidRDefault="006E2347" w:rsidP="006E2347">
      <w:pPr>
        <w:pStyle w:val="Bibliography"/>
        <w:rPr>
          <w:rFonts w:cs="Calibri"/>
        </w:rPr>
      </w:pPr>
      <w:r w:rsidRPr="006E2347">
        <w:rPr>
          <w:rFonts w:cs="Calibri"/>
        </w:rPr>
        <w:t>28.</w:t>
      </w:r>
      <w:r w:rsidRPr="006E2347">
        <w:rPr>
          <w:rFonts w:cs="Calibri"/>
        </w:rPr>
        <w:tab/>
        <w:t xml:space="preserve">Hawbaker, T. J. </w:t>
      </w:r>
      <w:r w:rsidRPr="006E2347">
        <w:rPr>
          <w:rFonts w:cs="Calibri"/>
          <w:i/>
          <w:iCs/>
        </w:rPr>
        <w:t>et al.</w:t>
      </w:r>
      <w:r w:rsidRPr="006E2347">
        <w:rPr>
          <w:rFonts w:cs="Calibri"/>
        </w:rPr>
        <w:t xml:space="preserve"> Mapping burned areas using dense time-series of Landsat data. </w:t>
      </w:r>
      <w:r w:rsidRPr="006E2347">
        <w:rPr>
          <w:rFonts w:cs="Calibri"/>
          <w:i/>
          <w:iCs/>
        </w:rPr>
        <w:t>Remote Sens. Environ.</w:t>
      </w:r>
      <w:r w:rsidRPr="006E2347">
        <w:rPr>
          <w:rFonts w:cs="Calibri"/>
        </w:rPr>
        <w:t xml:space="preserve"> </w:t>
      </w:r>
      <w:r w:rsidRPr="006E2347">
        <w:rPr>
          <w:rFonts w:cs="Calibri"/>
          <w:b/>
          <w:bCs/>
        </w:rPr>
        <w:t>198</w:t>
      </w:r>
      <w:r w:rsidRPr="006E2347">
        <w:rPr>
          <w:rFonts w:cs="Calibri"/>
        </w:rPr>
        <w:t>, 504–522 (2017).</w:t>
      </w:r>
    </w:p>
    <w:p w14:paraId="628A08F2" w14:textId="77777777" w:rsidR="006E2347" w:rsidRPr="006E2347" w:rsidRDefault="006E2347" w:rsidP="006E2347">
      <w:pPr>
        <w:pStyle w:val="Bibliography"/>
        <w:rPr>
          <w:rFonts w:cs="Calibri"/>
        </w:rPr>
      </w:pPr>
      <w:r w:rsidRPr="006E2347">
        <w:rPr>
          <w:rFonts w:cs="Calibri"/>
        </w:rPr>
        <w:t>29.</w:t>
      </w:r>
      <w:r w:rsidRPr="006E2347">
        <w:rPr>
          <w:rFonts w:cs="Calibri"/>
        </w:rPr>
        <w:tab/>
        <w:t xml:space="preserve">Whiteman, C. D., Hoch, S. W., Horel, J. D. &amp; Charland, A. Relationship between particulate air pollution and meteorological variables in Utah’s Salt Lake Valley. </w:t>
      </w:r>
      <w:r w:rsidRPr="006E2347">
        <w:rPr>
          <w:rFonts w:cs="Calibri"/>
          <w:i/>
          <w:iCs/>
        </w:rPr>
        <w:t>Atmos. Environ.</w:t>
      </w:r>
      <w:r w:rsidRPr="006E2347">
        <w:rPr>
          <w:rFonts w:cs="Calibri"/>
        </w:rPr>
        <w:t xml:space="preserve"> </w:t>
      </w:r>
      <w:r w:rsidRPr="006E2347">
        <w:rPr>
          <w:rFonts w:cs="Calibri"/>
          <w:b/>
          <w:bCs/>
        </w:rPr>
        <w:t>94</w:t>
      </w:r>
      <w:r w:rsidRPr="006E2347">
        <w:rPr>
          <w:rFonts w:cs="Calibri"/>
        </w:rPr>
        <w:t>, 742–753 (2014).</w:t>
      </w:r>
    </w:p>
    <w:p w14:paraId="64860A8C" w14:textId="77777777" w:rsidR="006E2347" w:rsidRPr="006E2347" w:rsidRDefault="006E2347" w:rsidP="006E2347">
      <w:pPr>
        <w:pStyle w:val="Bibliography"/>
        <w:rPr>
          <w:rFonts w:cs="Calibri"/>
        </w:rPr>
      </w:pPr>
      <w:r w:rsidRPr="006E2347">
        <w:rPr>
          <w:rFonts w:cs="Calibri"/>
        </w:rPr>
        <w:t>30.</w:t>
      </w:r>
      <w:r w:rsidRPr="006E2347">
        <w:rPr>
          <w:rFonts w:cs="Calibri"/>
        </w:rPr>
        <w:tab/>
        <w:t xml:space="preserve">Homer, C. </w:t>
      </w:r>
      <w:r w:rsidRPr="006E2347">
        <w:rPr>
          <w:rFonts w:cs="Calibri"/>
          <w:i/>
          <w:iCs/>
        </w:rPr>
        <w:t>et al.</w:t>
      </w:r>
      <w:r w:rsidRPr="006E2347">
        <w:rPr>
          <w:rFonts w:cs="Calibri"/>
        </w:rPr>
        <w:t xml:space="preserve"> Completion of the 2011 National Land Cover Database for the Conterminous United States—Representing a Decade of Land Cover Change Information. </w:t>
      </w:r>
      <w:r w:rsidRPr="006E2347">
        <w:rPr>
          <w:rFonts w:cs="Calibri"/>
          <w:i/>
          <w:iCs/>
        </w:rPr>
        <w:t>Photogramm. Eng. Remote Sens.</w:t>
      </w:r>
      <w:r w:rsidRPr="006E2347">
        <w:rPr>
          <w:rFonts w:cs="Calibri"/>
        </w:rPr>
        <w:t xml:space="preserve"> (2017).</w:t>
      </w:r>
    </w:p>
    <w:p w14:paraId="054F8683" w14:textId="77777777" w:rsidR="006E2347" w:rsidRPr="006E2347" w:rsidRDefault="006E2347" w:rsidP="006E2347">
      <w:pPr>
        <w:pStyle w:val="Bibliography"/>
        <w:rPr>
          <w:rFonts w:cs="Calibri"/>
        </w:rPr>
      </w:pPr>
      <w:r w:rsidRPr="006E2347">
        <w:rPr>
          <w:rFonts w:cs="Calibri"/>
        </w:rPr>
        <w:t>31.</w:t>
      </w:r>
      <w:r w:rsidRPr="006E2347">
        <w:rPr>
          <w:rFonts w:cs="Calibri"/>
        </w:rPr>
        <w:tab/>
        <w:t xml:space="preserve">Katzfuss, M. A multi-resolution approximation for massive spatial datasets. </w:t>
      </w:r>
      <w:r w:rsidRPr="006E2347">
        <w:rPr>
          <w:rFonts w:cs="Calibri"/>
          <w:i/>
          <w:iCs/>
        </w:rPr>
        <w:t>J. Am. Stat. Assoc.</w:t>
      </w:r>
      <w:r w:rsidRPr="006E2347">
        <w:rPr>
          <w:rFonts w:cs="Calibri"/>
        </w:rPr>
        <w:t xml:space="preserve"> </w:t>
      </w:r>
      <w:r w:rsidRPr="006E2347">
        <w:rPr>
          <w:rFonts w:cs="Calibri"/>
          <w:b/>
          <w:bCs/>
        </w:rPr>
        <w:t>112</w:t>
      </w:r>
      <w:r w:rsidRPr="006E2347">
        <w:rPr>
          <w:rFonts w:cs="Calibri"/>
        </w:rPr>
        <w:t>, 201–214 (2017).</w:t>
      </w:r>
    </w:p>
    <w:p w14:paraId="56E80769" w14:textId="77777777" w:rsidR="006E2347" w:rsidRPr="006E2347" w:rsidRDefault="006E2347" w:rsidP="006E2347">
      <w:pPr>
        <w:pStyle w:val="Bibliography"/>
        <w:rPr>
          <w:rFonts w:cs="Calibri"/>
        </w:rPr>
      </w:pPr>
      <w:r w:rsidRPr="006E2347">
        <w:rPr>
          <w:rFonts w:cs="Calibri"/>
        </w:rPr>
        <w:t>32.</w:t>
      </w:r>
      <w:r w:rsidRPr="006E2347">
        <w:rPr>
          <w:rFonts w:cs="Calibri"/>
        </w:rPr>
        <w:tab/>
        <w:t xml:space="preserve">Roberts, D. R. </w:t>
      </w:r>
      <w:r w:rsidRPr="006E2347">
        <w:rPr>
          <w:rFonts w:cs="Calibri"/>
          <w:i/>
          <w:iCs/>
        </w:rPr>
        <w:t>et al.</w:t>
      </w:r>
      <w:r w:rsidRPr="006E2347">
        <w:rPr>
          <w:rFonts w:cs="Calibri"/>
        </w:rPr>
        <w:t xml:space="preserve"> Cross-validation strategies for data with temporal, spatial, hierarchical, or phylogenetic structure. </w:t>
      </w:r>
      <w:r w:rsidRPr="006E2347">
        <w:rPr>
          <w:rFonts w:cs="Calibri"/>
          <w:i/>
          <w:iCs/>
        </w:rPr>
        <w:t>Ecography</w:t>
      </w:r>
      <w:r w:rsidRPr="006E2347">
        <w:rPr>
          <w:rFonts w:cs="Calibri"/>
        </w:rPr>
        <w:t xml:space="preserve"> </w:t>
      </w:r>
      <w:r w:rsidRPr="006E2347">
        <w:rPr>
          <w:rFonts w:cs="Calibri"/>
          <w:b/>
          <w:bCs/>
        </w:rPr>
        <w:t>40</w:t>
      </w:r>
      <w:r w:rsidRPr="006E2347">
        <w:rPr>
          <w:rFonts w:cs="Calibri"/>
        </w:rPr>
        <w:t>, 913–929 (2017).</w:t>
      </w:r>
    </w:p>
    <w:p w14:paraId="1E712D59" w14:textId="77777777" w:rsidR="006E2347" w:rsidRPr="006E2347" w:rsidRDefault="006E2347" w:rsidP="006E2347">
      <w:pPr>
        <w:pStyle w:val="Bibliography"/>
        <w:rPr>
          <w:rFonts w:cs="Calibri"/>
        </w:rPr>
      </w:pPr>
      <w:r w:rsidRPr="006E2347">
        <w:rPr>
          <w:rFonts w:cs="Calibri"/>
        </w:rPr>
        <w:t>33.</w:t>
      </w:r>
      <w:r w:rsidRPr="006E2347">
        <w:rPr>
          <w:rFonts w:cs="Calibri"/>
        </w:rPr>
        <w:tab/>
        <w:t xml:space="preserve">Kloog, I., Koutrakis, P., Coull, B. A., Lee, H. J. &amp; Schwartz, J. Assessing temporally and spatially resolved PM2.5 exposures for epidemiological studies using satellite aerosol optical depth measurements. </w:t>
      </w:r>
      <w:r w:rsidRPr="006E2347">
        <w:rPr>
          <w:rFonts w:cs="Calibri"/>
          <w:i/>
          <w:iCs/>
        </w:rPr>
        <w:t>Atmos. Environ.</w:t>
      </w:r>
      <w:r w:rsidRPr="006E2347">
        <w:rPr>
          <w:rFonts w:cs="Calibri"/>
        </w:rPr>
        <w:t xml:space="preserve"> </w:t>
      </w:r>
      <w:r w:rsidRPr="006E2347">
        <w:rPr>
          <w:rFonts w:cs="Calibri"/>
          <w:b/>
          <w:bCs/>
        </w:rPr>
        <w:t>45</w:t>
      </w:r>
      <w:r w:rsidRPr="006E2347">
        <w:rPr>
          <w:rFonts w:cs="Calibri"/>
        </w:rPr>
        <w:t>, 6267–6275 (2011).</w:t>
      </w:r>
    </w:p>
    <w:p w14:paraId="76E57FE0" w14:textId="77777777" w:rsidR="006E2347" w:rsidRPr="006E2347" w:rsidRDefault="006E2347" w:rsidP="006E2347">
      <w:pPr>
        <w:pStyle w:val="Bibliography"/>
        <w:rPr>
          <w:rFonts w:cs="Calibri"/>
        </w:rPr>
      </w:pPr>
      <w:r w:rsidRPr="006E2347">
        <w:rPr>
          <w:rFonts w:cs="Calibri"/>
        </w:rPr>
        <w:lastRenderedPageBreak/>
        <w:t>34.</w:t>
      </w:r>
      <w:r w:rsidRPr="006E2347">
        <w:rPr>
          <w:rFonts w:cs="Calibri"/>
        </w:rPr>
        <w:tab/>
        <w:t xml:space="preserve">Xu, Y. </w:t>
      </w:r>
      <w:r w:rsidRPr="006E2347">
        <w:rPr>
          <w:rFonts w:cs="Calibri"/>
          <w:i/>
          <w:iCs/>
        </w:rPr>
        <w:t>et al.</w:t>
      </w:r>
      <w:r w:rsidRPr="006E2347">
        <w:rPr>
          <w:rFonts w:cs="Calibri"/>
        </w:rPr>
        <w:t xml:space="preserve"> Evaluation of machine learning techniques with multiple remote sensing datasets in estimating monthly concentrations of ground-level PM2.5. </w:t>
      </w:r>
      <w:r w:rsidRPr="006E2347">
        <w:rPr>
          <w:rFonts w:cs="Calibri"/>
          <w:i/>
          <w:iCs/>
        </w:rPr>
        <w:t>Environ. Pollut.</w:t>
      </w:r>
      <w:r w:rsidRPr="006E2347">
        <w:rPr>
          <w:rFonts w:cs="Calibri"/>
        </w:rPr>
        <w:t xml:space="preserve"> </w:t>
      </w:r>
      <w:r w:rsidRPr="006E2347">
        <w:rPr>
          <w:rFonts w:cs="Calibri"/>
          <w:b/>
          <w:bCs/>
        </w:rPr>
        <w:t>242</w:t>
      </w:r>
      <w:r w:rsidRPr="006E2347">
        <w:rPr>
          <w:rFonts w:cs="Calibri"/>
        </w:rPr>
        <w:t>, 1417–1426 (2018).</w:t>
      </w:r>
    </w:p>
    <w:p w14:paraId="5D67BEB1" w14:textId="77777777" w:rsidR="006E2347" w:rsidRPr="006E2347" w:rsidRDefault="006E2347" w:rsidP="006E2347">
      <w:pPr>
        <w:pStyle w:val="Bibliography"/>
        <w:rPr>
          <w:rFonts w:cs="Calibri"/>
        </w:rPr>
      </w:pPr>
      <w:r w:rsidRPr="006E2347">
        <w:rPr>
          <w:rFonts w:cs="Calibri"/>
        </w:rPr>
        <w:t>35.</w:t>
      </w:r>
      <w:r w:rsidRPr="006E2347">
        <w:rPr>
          <w:rFonts w:cs="Calibri"/>
        </w:rPr>
        <w:tab/>
        <w:t xml:space="preserve">R Core Team. </w:t>
      </w:r>
      <w:r w:rsidRPr="006E2347">
        <w:rPr>
          <w:rFonts w:cs="Calibri"/>
          <w:i/>
          <w:iCs/>
        </w:rPr>
        <w:t>R: A Language and Environment for Statistical Computing</w:t>
      </w:r>
      <w:r w:rsidRPr="006E2347">
        <w:rPr>
          <w:rFonts w:cs="Calibri"/>
        </w:rPr>
        <w:t>. (R Foundation for Statistical Computing, 2018).</w:t>
      </w:r>
    </w:p>
    <w:p w14:paraId="700B7220" w14:textId="77777777" w:rsidR="006E2347" w:rsidRPr="006E2347" w:rsidRDefault="006E2347" w:rsidP="006E2347">
      <w:pPr>
        <w:pStyle w:val="Bibliography"/>
        <w:rPr>
          <w:rFonts w:cs="Calibri"/>
        </w:rPr>
      </w:pPr>
      <w:r w:rsidRPr="006E2347">
        <w:rPr>
          <w:rFonts w:cs="Calibri"/>
        </w:rPr>
        <w:t>36.</w:t>
      </w:r>
      <w:r w:rsidRPr="006E2347">
        <w:rPr>
          <w:rFonts w:cs="Calibri"/>
        </w:rPr>
        <w:tab/>
        <w:t xml:space="preserve">Kuhn, M. &amp; Contributions from Jed Wing, S. W., Andre Williams, Chris Keefer and Allan Engelhardt. </w:t>
      </w:r>
      <w:r w:rsidRPr="006E2347">
        <w:rPr>
          <w:rFonts w:cs="Calibri"/>
          <w:i/>
          <w:iCs/>
        </w:rPr>
        <w:t>caret: Classification and Regression Training.</w:t>
      </w:r>
      <w:r w:rsidRPr="006E2347">
        <w:rPr>
          <w:rFonts w:cs="Calibri"/>
        </w:rPr>
        <w:t xml:space="preserve"> (2012).</w:t>
      </w:r>
    </w:p>
    <w:p w14:paraId="02263010" w14:textId="77777777" w:rsidR="006E2347" w:rsidRPr="006E2347" w:rsidRDefault="006E2347" w:rsidP="006E2347">
      <w:pPr>
        <w:pStyle w:val="Bibliography"/>
        <w:rPr>
          <w:rFonts w:cs="Calibri"/>
        </w:rPr>
      </w:pPr>
      <w:r w:rsidRPr="006E2347">
        <w:rPr>
          <w:rFonts w:cs="Calibri"/>
        </w:rPr>
        <w:t>37.</w:t>
      </w:r>
      <w:r w:rsidRPr="006E2347">
        <w:rPr>
          <w:rFonts w:cs="Calibri"/>
        </w:rPr>
        <w:tab/>
        <w:t xml:space="preserve">Dean-Mayer, Z. A. &amp; Knowles, J. E. </w:t>
      </w:r>
      <w:r w:rsidRPr="006E2347">
        <w:rPr>
          <w:rFonts w:cs="Calibri"/>
          <w:i/>
          <w:iCs/>
        </w:rPr>
        <w:t>caretEnsemble: Ensembles of Caret Models</w:t>
      </w:r>
      <w:r w:rsidRPr="006E2347">
        <w:rPr>
          <w:rFonts w:cs="Calibri"/>
        </w:rPr>
        <w:t>. (2019).</w:t>
      </w:r>
    </w:p>
    <w:p w14:paraId="0E0E81CC" w14:textId="77777777" w:rsidR="006E2347" w:rsidRPr="006E2347" w:rsidRDefault="006E2347" w:rsidP="006E2347">
      <w:pPr>
        <w:pStyle w:val="Bibliography"/>
        <w:rPr>
          <w:rFonts w:cs="Calibri"/>
        </w:rPr>
      </w:pPr>
      <w:r w:rsidRPr="006E2347">
        <w:rPr>
          <w:rFonts w:cs="Calibri"/>
        </w:rPr>
        <w:t>38.</w:t>
      </w:r>
      <w:r w:rsidRPr="006E2347">
        <w:rPr>
          <w:rFonts w:cs="Calibri"/>
        </w:rPr>
        <w:tab/>
        <w:t xml:space="preserve">Deane-Mayer, Z. A. &amp; Knowles, J. E. </w:t>
      </w:r>
      <w:r w:rsidRPr="006E2347">
        <w:rPr>
          <w:rFonts w:cs="Calibri"/>
          <w:i/>
          <w:iCs/>
        </w:rPr>
        <w:t>caret ensemble package (R)</w:t>
      </w:r>
      <w:r w:rsidRPr="006E2347">
        <w:rPr>
          <w:rFonts w:cs="Calibri"/>
        </w:rPr>
        <w:t>. (2019).</w:t>
      </w:r>
    </w:p>
    <w:p w14:paraId="5D963A7D" w14:textId="77777777" w:rsidR="006E2347" w:rsidRPr="006E2347" w:rsidRDefault="006E2347" w:rsidP="006E2347">
      <w:pPr>
        <w:pStyle w:val="Bibliography"/>
        <w:rPr>
          <w:rFonts w:cs="Calibri"/>
        </w:rPr>
      </w:pPr>
      <w:r w:rsidRPr="006E2347">
        <w:rPr>
          <w:rFonts w:cs="Calibri"/>
        </w:rPr>
        <w:t>39.</w:t>
      </w:r>
      <w:r w:rsidRPr="006E2347">
        <w:rPr>
          <w:rFonts w:cs="Calibri"/>
        </w:rPr>
        <w:tab/>
        <w:t xml:space="preserve">Di, Q. An ensemble-based model of PM2.5 concentration across the contiguous United States with high spatiotemporal resolution. </w:t>
      </w:r>
      <w:r w:rsidRPr="006E2347">
        <w:rPr>
          <w:rFonts w:cs="Calibri"/>
          <w:i/>
          <w:iCs/>
        </w:rPr>
        <w:t>Environ. Int.</w:t>
      </w:r>
      <w:r w:rsidRPr="006E2347">
        <w:rPr>
          <w:rFonts w:cs="Calibri"/>
        </w:rPr>
        <w:t xml:space="preserve"> 13 (2019).</w:t>
      </w:r>
    </w:p>
    <w:p w14:paraId="1ABA3A34" w14:textId="5158DE11"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0"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1"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2"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5"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7"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8"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9"/>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en Reid" w:date="2020-05-02T12:45:00Z" w:initials="CR">
    <w:p w14:paraId="209BED80" w14:textId="44DBCB3B" w:rsidR="00A54CC9" w:rsidRDefault="00A54CC9">
      <w:pPr>
        <w:pStyle w:val="CommentText"/>
      </w:pPr>
      <w:r>
        <w:rPr>
          <w:rStyle w:val="CommentReference"/>
        </w:rPr>
        <w:annotationRef/>
      </w:r>
      <w:r>
        <w:t>Is this the order we have agreed to?</w:t>
      </w:r>
    </w:p>
  </w:comment>
  <w:comment w:id="1" w:author="Melissa Maestas" w:date="2020-05-05T12:37:00Z" w:initials="MMM">
    <w:p w14:paraId="603DFEE2" w14:textId="601E0036" w:rsidR="00A54CC9" w:rsidRDefault="00A54CC9">
      <w:pPr>
        <w:pStyle w:val="CommentText"/>
      </w:pPr>
      <w:r>
        <w:rPr>
          <w:rStyle w:val="CommentReference"/>
        </w:rPr>
        <w:annotationRef/>
      </w:r>
      <w:r>
        <w:t>Works for me</w:t>
      </w:r>
    </w:p>
  </w:comment>
  <w:comment w:id="2" w:author="Colleen Reid" w:date="2020-05-02T16:21:00Z" w:initials="CR">
    <w:p w14:paraId="30864116" w14:textId="4046A9D3" w:rsidR="00A54CC9" w:rsidRDefault="00A54CC9">
      <w:pPr>
        <w:pStyle w:val="CommentText"/>
      </w:pPr>
      <w:r>
        <w:rPr>
          <w:rStyle w:val="CommentReference"/>
        </w:rPr>
        <w:annotationRef/>
      </w:r>
      <w:r>
        <w:t xml:space="preserve">I have kept in some of the instructions from Scientific Data so that we can ensure that we are meeting the journal requirements. </w:t>
      </w:r>
    </w:p>
  </w:comment>
  <w:comment w:id="3" w:author="Colleen Reid" w:date="2020-05-02T13:01:00Z" w:initials="CR">
    <w:p w14:paraId="07DA7B7A" w14:textId="41D850E9" w:rsidR="00A54CC9" w:rsidRDefault="00A54CC9">
      <w:pPr>
        <w:pStyle w:val="CommentText"/>
      </w:pPr>
      <w:r>
        <w:rPr>
          <w:rStyle w:val="CommentReference"/>
        </w:rPr>
        <w:annotationRef/>
      </w:r>
      <w:r>
        <w:t xml:space="preserve">Ellen, we will need to talk about what to put in the abstract because of only being able to present 170 words. </w:t>
      </w:r>
    </w:p>
  </w:comment>
  <w:comment w:id="12" w:author="Melissa Maestas" w:date="2020-05-05T12:44:00Z" w:initials="MMM">
    <w:p w14:paraId="12E77EFA" w14:textId="36A2E1F9" w:rsidR="00A54CC9" w:rsidRDefault="00A54CC9">
      <w:pPr>
        <w:pStyle w:val="CommentText"/>
      </w:pPr>
      <w:r>
        <w:rPr>
          <w:rStyle w:val="CommentReference"/>
        </w:rPr>
        <w:annotationRef/>
      </w:r>
      <w:r>
        <w:t>Already defined above</w:t>
      </w:r>
    </w:p>
  </w:comment>
  <w:comment w:id="16" w:author="Melissa Maestas" w:date="2020-05-05T19:49:00Z" w:initials="MMM">
    <w:p w14:paraId="6405EF17" w14:textId="4C3B8F76" w:rsidR="00A54CC9" w:rsidRDefault="00A54CC9">
      <w:pPr>
        <w:pStyle w:val="CommentText"/>
      </w:pPr>
      <w:r>
        <w:rPr>
          <w:rStyle w:val="CommentReference"/>
        </w:rPr>
        <w:annotationRef/>
      </w:r>
      <w:r>
        <w:t>These should probably have citation numbers with them</w:t>
      </w:r>
    </w:p>
  </w:comment>
  <w:comment w:id="26" w:author="Colleen Reid" w:date="2020-05-02T13:53:00Z" w:initials="CR">
    <w:p w14:paraId="30060E33" w14:textId="77777777" w:rsidR="00A54CC9" w:rsidRDefault="00A54CC9">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A54CC9" w:rsidRDefault="00A54CC9">
      <w:pPr>
        <w:pStyle w:val="CommentText"/>
      </w:pPr>
    </w:p>
    <w:p w14:paraId="72B9FAA9" w14:textId="5C2B8CA4" w:rsidR="00A54CC9" w:rsidRDefault="00A54CC9">
      <w:pPr>
        <w:pStyle w:val="CommentText"/>
      </w:pPr>
      <w:r>
        <w:t xml:space="preserve">For now, I am going to put them into the text here so that we can look at them and decide if we would like to keep them the way that they are. </w:t>
      </w:r>
    </w:p>
  </w:comment>
  <w:comment w:id="27" w:author="Colleen Reid" w:date="2020-05-02T14:06:00Z" w:initials="CR">
    <w:p w14:paraId="3DFF3D38" w14:textId="77777777" w:rsidR="00A54CC9" w:rsidRDefault="00A54CC9">
      <w:pPr>
        <w:pStyle w:val="CommentText"/>
      </w:pPr>
      <w:r>
        <w:rPr>
          <w:rStyle w:val="CommentReference"/>
        </w:rPr>
        <w:annotationRef/>
      </w:r>
      <w:r>
        <w:t xml:space="preserve">This will be in the paper in a better version – just copied and pasted here for now. </w:t>
      </w:r>
    </w:p>
    <w:p w14:paraId="35E8B05B" w14:textId="77777777" w:rsidR="00A54CC9" w:rsidRDefault="00A54CC9">
      <w:pPr>
        <w:pStyle w:val="CommentText"/>
      </w:pPr>
    </w:p>
    <w:p w14:paraId="7A2C9C52" w14:textId="1B1182A9" w:rsidR="00A54CC9" w:rsidRDefault="00A54CC9">
      <w:pPr>
        <w:pStyle w:val="CommentText"/>
      </w:pPr>
      <w:r>
        <w:t xml:space="preserve">I think it would be good to have the </w:t>
      </w:r>
      <w:proofErr w:type="spellStart"/>
      <w:r>
        <w:t>colors</w:t>
      </w:r>
      <w:proofErr w:type="spellEnd"/>
      <w:r>
        <w:t xml:space="preserve"> of the dots represent the source of the monitoring data. Melissa, would it be relatively easy to modify your code for this figure to get that? </w:t>
      </w:r>
    </w:p>
  </w:comment>
  <w:comment w:id="28" w:author="Colleen Reid" w:date="2020-05-02T14:09:00Z" w:initials="CR">
    <w:p w14:paraId="0C69FAC6" w14:textId="4B633B3D" w:rsidR="00A54CC9" w:rsidRDefault="00A54CC9">
      <w:pPr>
        <w:pStyle w:val="CommentText"/>
      </w:pPr>
      <w:r>
        <w:rPr>
          <w:rStyle w:val="CommentReference"/>
        </w:rPr>
        <w:annotationRef/>
      </w:r>
      <w:r>
        <w:t xml:space="preserve">Again, just to look at. We will put this into a word table later if we choose to keep it. </w:t>
      </w:r>
    </w:p>
  </w:comment>
  <w:comment w:id="29" w:author="Melissa Maestas" w:date="2020-05-05T19:55:00Z" w:initials="MMM">
    <w:p w14:paraId="4DE843FE" w14:textId="2FDBEA64" w:rsidR="00A54CC9" w:rsidRDefault="00A54CC9"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A54CC9" w:rsidRDefault="00A54CC9">
      <w:pPr>
        <w:pStyle w:val="CommentText"/>
      </w:pPr>
    </w:p>
  </w:comment>
  <w:comment w:id="34" w:author="Melissa Maestas" w:date="2020-05-06T12:55:00Z" w:initials="MMM">
    <w:p w14:paraId="2A3FD690" w14:textId="77777777" w:rsidR="00A54CC9" w:rsidRDefault="00A54CC9">
      <w:pPr>
        <w:pStyle w:val="CommentText"/>
      </w:pPr>
      <w:r>
        <w:rPr>
          <w:rStyle w:val="CommentReference"/>
        </w:rPr>
        <w:annotationRef/>
      </w:r>
      <w:hyperlink r:id="rId1" w:anchor="Daily" w:history="1">
        <w:r w:rsidRPr="00A70716">
          <w:rPr>
            <w:rStyle w:val="Hyperlink"/>
          </w:rPr>
          <w:t>https://aqs.epa.gov/aqsweb/airdata/download_files.html#Daily</w:t>
        </w:r>
      </w:hyperlink>
      <w:r>
        <w:t xml:space="preserve"> </w:t>
      </w:r>
    </w:p>
    <w:p w14:paraId="1950756B" w14:textId="13BF64D2" w:rsidR="00A54CC9" w:rsidRDefault="00A54CC9">
      <w:pPr>
        <w:pStyle w:val="CommentText"/>
      </w:pPr>
      <w:r>
        <w:t xml:space="preserve">details in PM25_EPA_Monitoring_Network.tex in </w:t>
      </w:r>
      <w:proofErr w:type="spellStart"/>
      <w:r>
        <w:t>LaTeX_documentation</w:t>
      </w:r>
      <w:proofErr w:type="spellEnd"/>
      <w:r>
        <w:t xml:space="preserve"> folder</w:t>
      </w:r>
    </w:p>
  </w:comment>
  <w:comment w:id="38" w:author="Melissa Maestas" w:date="2020-05-06T12:56:00Z" w:initials="MMM">
    <w:p w14:paraId="308B8F34" w14:textId="2986CCE4" w:rsidR="00A54CC9" w:rsidRDefault="00A54CC9">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44" w:author="Melissa Maestas" w:date="2020-05-06T18:42:00Z" w:initials="MMM">
    <w:p w14:paraId="06921819" w14:textId="77777777" w:rsidR="00A54CC9" w:rsidRDefault="00A54CC9">
      <w:pPr>
        <w:pStyle w:val="CommentText"/>
      </w:pPr>
      <w:r>
        <w:rPr>
          <w:rStyle w:val="CommentReference"/>
        </w:rPr>
        <w:annotationRef/>
      </w:r>
      <w:r>
        <w:t>See PM25_Federal_Land_Manager_Env_Database.tex for details</w:t>
      </w:r>
    </w:p>
    <w:p w14:paraId="008208F9" w14:textId="1BDE11EB" w:rsidR="00A54CC9" w:rsidRDefault="00A54CC9">
      <w:pPr>
        <w:pStyle w:val="CommentText"/>
      </w:pPr>
      <w:hyperlink r:id="rId2" w:history="1">
        <w:r w:rsidRPr="00A70716">
          <w:rPr>
            <w:rStyle w:val="Hyperlink"/>
          </w:rPr>
          <w:t>http://views.cira.colostate.edu/fed/DataWizard/Default.aspx</w:t>
        </w:r>
      </w:hyperlink>
      <w:r>
        <w:t xml:space="preserve"> </w:t>
      </w:r>
    </w:p>
  </w:comment>
  <w:comment w:id="47" w:author="Melissa Maestas" w:date="2020-05-06T18:44:00Z" w:initials="MMM">
    <w:p w14:paraId="6CF64F7F" w14:textId="77777777" w:rsidR="00A54CC9" w:rsidRDefault="00A54CC9">
      <w:pPr>
        <w:pStyle w:val="CommentText"/>
      </w:pPr>
      <w:r>
        <w:rPr>
          <w:rStyle w:val="CommentReference"/>
        </w:rPr>
        <w:annotationRef/>
      </w:r>
      <w:r>
        <w:t>See PM25_Fire_Cache_Smoke_Monitor_Archive.tex for details</w:t>
      </w:r>
    </w:p>
    <w:p w14:paraId="10EA6CF1" w14:textId="68B77C9A" w:rsidR="00A54CC9" w:rsidRDefault="00A54CC9">
      <w:pPr>
        <w:pStyle w:val="CommentText"/>
      </w:pPr>
      <w:hyperlink r:id="rId3" w:history="1">
        <w:r w:rsidRPr="00A70716">
          <w:rPr>
            <w:rStyle w:val="Hyperlink"/>
          </w:rPr>
          <w:t>https://wrcc.dri.edu/cgi-bin/smoke.pl</w:t>
        </w:r>
      </w:hyperlink>
      <w:r>
        <w:t xml:space="preserve"> </w:t>
      </w:r>
    </w:p>
  </w:comment>
  <w:comment w:id="49" w:author="Melissa Maestas" w:date="2020-05-06T18:46:00Z" w:initials="MMM">
    <w:p w14:paraId="72DB7F5B" w14:textId="77777777" w:rsidR="00A54CC9" w:rsidRDefault="00A54CC9">
      <w:pPr>
        <w:pStyle w:val="CommentText"/>
      </w:pPr>
      <w:r>
        <w:rPr>
          <w:rStyle w:val="CommentReference"/>
        </w:rPr>
        <w:annotationRef/>
      </w:r>
      <w:r>
        <w:t>See PM25_IMPROVE_Network.tex for details</w:t>
      </w:r>
    </w:p>
    <w:p w14:paraId="05B07577" w14:textId="3043CDAF" w:rsidR="00A54CC9" w:rsidRDefault="00A54CC9">
      <w:pPr>
        <w:pStyle w:val="CommentText"/>
      </w:pPr>
      <w:hyperlink r:id="rId4" w:history="1">
        <w:r w:rsidRPr="00A70716">
          <w:rPr>
            <w:rStyle w:val="Hyperlink"/>
          </w:rPr>
          <w:t>https://www3.epa.gov/ttnamti1/visdata.html</w:t>
        </w:r>
      </w:hyperlink>
      <w:r>
        <w:t xml:space="preserve"> </w:t>
      </w:r>
    </w:p>
  </w:comment>
  <w:comment w:id="52" w:author="Melissa Maestas" w:date="2020-05-06T19:21:00Z" w:initials="MMM">
    <w:p w14:paraId="1FC4931A" w14:textId="43C05F71" w:rsidR="00A54CC9" w:rsidRDefault="00A54CC9">
      <w:pPr>
        <w:pStyle w:val="CommentText"/>
      </w:pPr>
      <w:r>
        <w:rPr>
          <w:rStyle w:val="CommentReference"/>
        </w:rPr>
        <w:annotationRef/>
      </w:r>
      <w:r>
        <w:t>See PM25_Uintah_Basin_Lyman.tex for details</w:t>
      </w:r>
    </w:p>
  </w:comment>
  <w:comment w:id="55" w:author="Melissa Maestas" w:date="2020-05-06T19:27:00Z" w:initials="MMM">
    <w:p w14:paraId="50783F98" w14:textId="77777777" w:rsidR="00A54CC9" w:rsidRDefault="00A54CC9">
      <w:pPr>
        <w:pStyle w:val="CommentText"/>
      </w:pPr>
      <w:r>
        <w:rPr>
          <w:rStyle w:val="CommentReference"/>
        </w:rPr>
        <w:annotationRef/>
      </w:r>
      <w:r>
        <w:t>See PM25_Utah-State.tex for details</w:t>
      </w:r>
    </w:p>
    <w:p w14:paraId="1C8820B6" w14:textId="46F0FF3C" w:rsidR="00A54CC9" w:rsidRDefault="00A54CC9">
      <w:pPr>
        <w:pStyle w:val="CommentText"/>
      </w:pPr>
      <w:hyperlink r:id="rId5" w:history="1">
        <w:r w:rsidRPr="00A70716">
          <w:rPr>
            <w:rStyle w:val="Hyperlink"/>
          </w:rPr>
          <w:t>http://www.airmonitoring.utah.gov/dataarchive/archpm25.htm</w:t>
        </w:r>
      </w:hyperlink>
      <w:r>
        <w:t xml:space="preserve"> </w:t>
      </w:r>
    </w:p>
  </w:comment>
  <w:comment w:id="57" w:author="Melissa Maestas" w:date="2020-05-06T19:28:00Z" w:initials="MMM">
    <w:p w14:paraId="0D5E64E3" w14:textId="190A945A" w:rsidR="00A54CC9" w:rsidRDefault="00A54CC9">
      <w:pPr>
        <w:pStyle w:val="CommentText"/>
      </w:pPr>
      <w:r>
        <w:rPr>
          <w:rStyle w:val="CommentReference"/>
        </w:rPr>
        <w:annotationRef/>
      </w:r>
      <w:r>
        <w:t>See PM25PCAPS_SaltLake_Silcox.tex for details</w:t>
      </w:r>
    </w:p>
  </w:comment>
  <w:comment w:id="32" w:author="Colleen Reid" w:date="2020-05-02T14:09:00Z" w:initials="CR">
    <w:p w14:paraId="46843090" w14:textId="7909EA2F" w:rsidR="00A54CC9" w:rsidRDefault="00A54CC9">
      <w:pPr>
        <w:pStyle w:val="CommentText"/>
      </w:pPr>
      <w:r>
        <w:rPr>
          <w:rStyle w:val="CommentReference"/>
        </w:rPr>
        <w:annotationRef/>
      </w:r>
      <w:r>
        <w:t xml:space="preserve">Melissa, could you list these here? </w:t>
      </w:r>
    </w:p>
  </w:comment>
  <w:comment w:id="33" w:author="Melissa Maestas" w:date="2020-05-06T12:47:00Z" w:initials="MMM">
    <w:p w14:paraId="2388115F" w14:textId="77777777" w:rsidR="00A54CC9" w:rsidRDefault="00A54CC9">
      <w:pPr>
        <w:pStyle w:val="CommentText"/>
      </w:pPr>
      <w:r>
        <w:rPr>
          <w:rStyle w:val="CommentReference"/>
        </w:rPr>
        <w:annotationRef/>
      </w:r>
      <w:r>
        <w:t>See also notes for the Acknowledgment Section</w:t>
      </w:r>
    </w:p>
    <w:p w14:paraId="360F37AA" w14:textId="2704FF38" w:rsidR="00A54CC9" w:rsidRDefault="00A54CC9"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A54CC9" w:rsidRDefault="00A54CC9">
      <w:pPr>
        <w:pStyle w:val="CommentText"/>
      </w:pPr>
    </w:p>
  </w:comment>
  <w:comment w:id="60" w:author="Melissa Maestas" w:date="2020-05-05T20:00:00Z" w:initials="MMM">
    <w:p w14:paraId="7C79FAF2" w14:textId="77777777" w:rsidR="00A54CC9" w:rsidRDefault="00A54CC9">
      <w:pPr>
        <w:pStyle w:val="CommentText"/>
      </w:pPr>
      <w:r>
        <w:rPr>
          <w:rStyle w:val="CommentReference"/>
        </w:rPr>
        <w:annotationRef/>
      </w:r>
      <w:r>
        <w:t>U is east-west wind</w:t>
      </w:r>
    </w:p>
    <w:p w14:paraId="49C8D26E" w14:textId="27A4365E" w:rsidR="00A54CC9" w:rsidRDefault="00A54CC9">
      <w:pPr>
        <w:pStyle w:val="CommentText"/>
      </w:pPr>
      <w:r>
        <w:t>V is north-south wind</w:t>
      </w:r>
    </w:p>
  </w:comment>
  <w:comment w:id="61" w:author="Melissa Maestas" w:date="2020-05-05T19:59:00Z" w:initials="MMM">
    <w:p w14:paraId="079DE3DC" w14:textId="2E09ECF1" w:rsidR="00A54CC9" w:rsidRDefault="00A54CC9">
      <w:pPr>
        <w:pStyle w:val="CommentText"/>
      </w:pPr>
      <w:r>
        <w:rPr>
          <w:rStyle w:val="CommentReference"/>
        </w:rPr>
        <w:annotationRef/>
      </w:r>
      <w:r>
        <w:t xml:space="preserve">vertical wind velocity at an altitude of 850 </w:t>
      </w:r>
      <w:proofErr w:type="spellStart"/>
      <w:r>
        <w:t>mb</w:t>
      </w:r>
      <w:proofErr w:type="spellEnd"/>
    </w:p>
  </w:comment>
  <w:comment w:id="62" w:author="Melissa Maestas" w:date="2020-05-05T20:00:00Z" w:initials="MMM">
    <w:p w14:paraId="4DD39F29" w14:textId="34D42629" w:rsidR="00A54CC9" w:rsidRDefault="00A54CC9">
      <w:pPr>
        <w:pStyle w:val="CommentText"/>
      </w:pPr>
      <w:r>
        <w:rPr>
          <w:rStyle w:val="CommentReference"/>
        </w:rPr>
        <w:annotationRef/>
      </w:r>
      <w:r>
        <w:t xml:space="preserve">vertical wind velocity at an altitude of 700 </w:t>
      </w:r>
      <w:proofErr w:type="spellStart"/>
      <w:r>
        <w:t>mb</w:t>
      </w:r>
      <w:proofErr w:type="spellEnd"/>
    </w:p>
  </w:comment>
  <w:comment w:id="63" w:author="Colleen Reid" w:date="2020-05-02T14:10:00Z" w:initials="CR">
    <w:p w14:paraId="5C4EF5C3" w14:textId="7DBFF549" w:rsidR="00A54CC9" w:rsidRDefault="00A54CC9">
      <w:pPr>
        <w:pStyle w:val="CommentText"/>
      </w:pPr>
      <w:r>
        <w:rPr>
          <w:rStyle w:val="CommentReference"/>
        </w:rPr>
        <w:annotationRef/>
      </w:r>
      <w:r>
        <w:t xml:space="preserve">Melissa, could you write out in words what </w:t>
      </w:r>
      <w:proofErr w:type="gramStart"/>
      <w:r>
        <w:t>these variable stand</w:t>
      </w:r>
      <w:proofErr w:type="gramEnd"/>
      <w:r>
        <w:t xml:space="preserve"> for?</w:t>
      </w:r>
    </w:p>
  </w:comment>
  <w:comment w:id="67" w:author="Colleen Reid" w:date="2020-05-02T14:40:00Z" w:initials="CR">
    <w:p w14:paraId="1C959259" w14:textId="22CDE791" w:rsidR="00A54CC9" w:rsidRDefault="00A54CC9">
      <w:pPr>
        <w:pStyle w:val="CommentText"/>
      </w:pPr>
      <w:r>
        <w:rPr>
          <w:rStyle w:val="CommentReference"/>
        </w:rPr>
        <w:annotationRef/>
      </w:r>
      <w:r>
        <w:t xml:space="preserve">I’m going to need to work on getting these citations into Zotero correctly and then can fix this. </w:t>
      </w:r>
    </w:p>
  </w:comment>
  <w:comment w:id="72" w:author="Melissa Maestas" w:date="2020-05-06T19:44:00Z" w:initials="MMM">
    <w:p w14:paraId="5EAD809A" w14:textId="1D78E453" w:rsidR="00A54CC9" w:rsidRDefault="00A54CC9">
      <w:pPr>
        <w:pStyle w:val="CommentText"/>
      </w:pPr>
      <w:r>
        <w:rPr>
          <w:rStyle w:val="CommentReference"/>
        </w:rPr>
        <w:annotationRef/>
      </w:r>
      <w:r>
        <w:t>Any data that was repeated from multiple sources was de-duplicated.</w:t>
      </w:r>
    </w:p>
  </w:comment>
  <w:comment w:id="75" w:author="Colleen Reid" w:date="2020-05-02T14:49:00Z" w:initials="CR">
    <w:p w14:paraId="02606225" w14:textId="630F04FF" w:rsidR="00A54CC9" w:rsidRDefault="00A54CC9">
      <w:pPr>
        <w:pStyle w:val="CommentText"/>
      </w:pPr>
      <w:r>
        <w:rPr>
          <w:rStyle w:val="CommentReference"/>
        </w:rPr>
        <w:annotationRef/>
      </w:r>
      <w:r>
        <w:t>Ellen, can you check to make sure this is accurate?</w:t>
      </w:r>
    </w:p>
  </w:comment>
  <w:comment w:id="77" w:author="Colleen Reid" w:date="2020-05-02T14:54:00Z" w:initials="CR">
    <w:p w14:paraId="4CDCB7A5" w14:textId="45F1EDD8" w:rsidR="00A54CC9" w:rsidRDefault="00A54CC9">
      <w:pPr>
        <w:pStyle w:val="CommentText"/>
      </w:pPr>
      <w:r>
        <w:rPr>
          <w:rStyle w:val="CommentReference"/>
        </w:rPr>
        <w:annotationRef/>
      </w:r>
      <w:r>
        <w:t xml:space="preserve">Will need to convert this into a reference. </w:t>
      </w:r>
    </w:p>
  </w:comment>
  <w:comment w:id="81" w:author="Colleen Reid" w:date="2020-05-02T14:57:00Z" w:initials="CR">
    <w:p w14:paraId="5CA335B4" w14:textId="2E026F16" w:rsidR="00A54CC9" w:rsidRDefault="00A54CC9">
      <w:pPr>
        <w:pStyle w:val="CommentText"/>
      </w:pPr>
      <w:r>
        <w:rPr>
          <w:rStyle w:val="CommentReference"/>
        </w:rPr>
        <w:annotationRef/>
      </w:r>
      <w:r>
        <w:t>Convert to citation</w:t>
      </w:r>
    </w:p>
  </w:comment>
  <w:comment w:id="90" w:author="Colleen Reid" w:date="2020-05-02T15:30:00Z" w:initials="CR">
    <w:p w14:paraId="5FE96A03" w14:textId="279B309F" w:rsidR="00A54CC9" w:rsidRDefault="00A54CC9">
      <w:pPr>
        <w:pStyle w:val="CommentText"/>
      </w:pPr>
      <w:r>
        <w:rPr>
          <w:rStyle w:val="CommentReference"/>
        </w:rPr>
        <w:annotationRef/>
      </w:r>
      <w:r>
        <w:t>I need to get this into Zotero correctly</w:t>
      </w:r>
    </w:p>
  </w:comment>
  <w:comment w:id="91" w:author="Colleen Reid" w:date="2020-05-02T15:32:00Z" w:initials="CR">
    <w:p w14:paraId="33F347E9" w14:textId="512BA65A" w:rsidR="00A54CC9" w:rsidRDefault="00A54CC9">
      <w:pPr>
        <w:pStyle w:val="CommentText"/>
      </w:pPr>
      <w:r>
        <w:rPr>
          <w:rStyle w:val="CommentReference"/>
        </w:rPr>
        <w:annotationRef/>
      </w:r>
      <w:r>
        <w:t>Convert to a citation</w:t>
      </w:r>
    </w:p>
  </w:comment>
  <w:comment w:id="92" w:author="Colleen Reid" w:date="2020-05-02T15:33:00Z" w:initials="CR">
    <w:p w14:paraId="6C9CE23E" w14:textId="03D57734" w:rsidR="00A54CC9" w:rsidRDefault="00A54CC9">
      <w:pPr>
        <w:pStyle w:val="CommentText"/>
      </w:pPr>
      <w:r>
        <w:rPr>
          <w:rStyle w:val="CommentReference"/>
        </w:rPr>
        <w:annotationRef/>
      </w:r>
      <w:r>
        <w:t>Convert to a citation</w:t>
      </w:r>
    </w:p>
  </w:comment>
  <w:comment w:id="93" w:author="Colleen Reid" w:date="2020-05-02T15:33:00Z" w:initials="CR">
    <w:p w14:paraId="2F4AAEE1" w14:textId="2A818F62" w:rsidR="00A54CC9" w:rsidRDefault="00A54CC9">
      <w:pPr>
        <w:pStyle w:val="CommentText"/>
      </w:pPr>
      <w:r>
        <w:rPr>
          <w:rStyle w:val="CommentReference"/>
        </w:rPr>
        <w:annotationRef/>
      </w:r>
      <w:r>
        <w:t>Put in a citation</w:t>
      </w:r>
    </w:p>
  </w:comment>
  <w:comment w:id="95" w:author="Melissa Maestas" w:date="2020-05-06T19:51:00Z" w:initials="MMM">
    <w:p w14:paraId="51A09CDB" w14:textId="0104F030" w:rsidR="00A54CC9" w:rsidRDefault="00A54CC9">
      <w:pPr>
        <w:pStyle w:val="CommentText"/>
      </w:pPr>
      <w:r>
        <w:rPr>
          <w:rStyle w:val="CommentReference"/>
        </w:rPr>
        <w:annotationRef/>
      </w:r>
      <w:r>
        <w:t xml:space="preserve">Suggest re-writing this sentence to avoid have ‘and’ be 3 of 5 consecutive words – would help with readability. It’s hard to tell from reading it if there were dummy variables for latitude and longitude. </w:t>
      </w:r>
    </w:p>
  </w:comment>
  <w:comment w:id="96" w:author="Colleen Reid" w:date="2020-05-02T15:34:00Z" w:initials="CR">
    <w:p w14:paraId="4561811C" w14:textId="6C995D07" w:rsidR="00A54CC9" w:rsidRDefault="00A54CC9">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97" w:author="Melissa Maestas" w:date="2020-05-06T19:56:00Z" w:initials="MMM">
    <w:p w14:paraId="64057BC1" w14:textId="69E02AE4" w:rsidR="00A54CC9" w:rsidRDefault="00A54CC9">
      <w:pPr>
        <w:pStyle w:val="CommentText"/>
      </w:pPr>
      <w:r>
        <w:rPr>
          <w:rStyle w:val="CommentReference"/>
        </w:rPr>
        <w:annotationRef/>
      </w:r>
      <w:r>
        <w:t>Suggest citing papers that explain what this method means</w:t>
      </w:r>
    </w:p>
  </w:comment>
  <w:comment w:id="98" w:author="Ellen Considine" w:date="2020-04-29T09:57:00Z" w:initials="EC">
    <w:p w14:paraId="6E78DE0C" w14:textId="77777777" w:rsidR="00A54CC9" w:rsidRDefault="00A54CC9" w:rsidP="00A75088">
      <w:pPr>
        <w:pStyle w:val="CommentText"/>
      </w:pPr>
      <w:r>
        <w:rPr>
          <w:rStyle w:val="CommentReference"/>
        </w:rPr>
        <w:annotationRef/>
      </w:r>
      <w:r>
        <w:t>Colleen wants to talk about this?</w:t>
      </w:r>
    </w:p>
  </w:comment>
  <w:comment w:id="99" w:author="Melissa Maestas" w:date="2020-05-06T20:00:00Z" w:initials="MMM">
    <w:p w14:paraId="1435487C" w14:textId="027CCDAA" w:rsidR="00A54CC9" w:rsidRDefault="00A54CC9">
      <w:pPr>
        <w:pStyle w:val="CommentText"/>
      </w:pPr>
      <w:r>
        <w:rPr>
          <w:rStyle w:val="CommentReference"/>
        </w:rPr>
        <w:annotationRef/>
      </w:r>
      <w:r>
        <w:t>Suggest specifying what kind you are referring to instead of using the phrase ‘this kind’</w:t>
      </w:r>
    </w:p>
  </w:comment>
  <w:comment w:id="100" w:author="Melissa Maestas" w:date="2020-05-07T19:13:00Z" w:initials="MMM">
    <w:p w14:paraId="0A2B0FBA" w14:textId="01A792FD" w:rsidR="00A54CC9" w:rsidRDefault="00A54CC9">
      <w:pPr>
        <w:pStyle w:val="CommentText"/>
      </w:pPr>
      <w:r>
        <w:rPr>
          <w:rStyle w:val="CommentReference"/>
        </w:rPr>
        <w:annotationRef/>
      </w:r>
      <w:r>
        <w:t>Suggest adding citation for the algorithm</w:t>
      </w:r>
    </w:p>
  </w:comment>
  <w:comment w:id="101" w:author="Melissa Maestas" w:date="2020-05-07T19:14:00Z" w:initials="MMM">
    <w:p w14:paraId="14BEACA2" w14:textId="1612A201" w:rsidR="00A54CC9" w:rsidRDefault="00A54CC9">
      <w:pPr>
        <w:pStyle w:val="CommentText"/>
      </w:pPr>
      <w:r>
        <w:rPr>
          <w:rStyle w:val="CommentReference"/>
        </w:rPr>
        <w:annotationRef/>
      </w:r>
      <w:r>
        <w:t>Suggest adding citation for the algorithm</w:t>
      </w:r>
    </w:p>
  </w:comment>
  <w:comment w:id="102" w:author="Melissa Maestas" w:date="2020-05-07T19:17:00Z" w:initials="MMM">
    <w:p w14:paraId="49CD3E6D" w14:textId="77777777" w:rsidR="00A54CC9" w:rsidRDefault="00A54CC9">
      <w:pPr>
        <w:pStyle w:val="CommentText"/>
      </w:pPr>
      <w:r>
        <w:rPr>
          <w:rStyle w:val="CommentReference"/>
        </w:rPr>
        <w:annotationRef/>
      </w:r>
      <w:r>
        <w:t xml:space="preserve">FYI, all of the R packages I used at any point are listed in </w:t>
      </w:r>
    </w:p>
    <w:p w14:paraId="7C0CAFFC" w14:textId="77777777" w:rsidR="00A54CC9" w:rsidRDefault="00A54CC9">
      <w:pPr>
        <w:pStyle w:val="CommentText"/>
      </w:pPr>
      <w:r>
        <w:t>\estimate-pm25\</w:t>
      </w:r>
      <w:proofErr w:type="spellStart"/>
      <w:r>
        <w:t>General_Project_Functions</w:t>
      </w:r>
      <w:proofErr w:type="spellEnd"/>
      <w:r>
        <w:t>\Script1_Install_Pkgs.R</w:t>
      </w:r>
    </w:p>
    <w:p w14:paraId="4BBC0B9B" w14:textId="485FC34B" w:rsidR="00A54CC9" w:rsidRDefault="00A54CC9">
      <w:pPr>
        <w:pStyle w:val="CommentText"/>
      </w:pPr>
      <w:r>
        <w:t>At the very least</w:t>
      </w:r>
      <w:r w:rsidR="00A32659">
        <w:t xml:space="preserve">, the </w:t>
      </w:r>
      <w:proofErr w:type="spellStart"/>
      <w:r w:rsidR="00A32659">
        <w:t>rNOMADS</w:t>
      </w:r>
      <w:proofErr w:type="spellEnd"/>
      <w:r w:rsidR="00A32659">
        <w:t xml:space="preserve"> package should be cited somewhere in the paper.</w:t>
      </w:r>
    </w:p>
  </w:comment>
  <w:comment w:id="103" w:author="Ellen Considine" w:date="2020-04-24T20:35:00Z" w:initials="EC">
    <w:p w14:paraId="3C4093F1" w14:textId="77777777" w:rsidR="00A54CC9" w:rsidRDefault="00A54CC9"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04" w:author="Melissa Maestas" w:date="2020-05-07T19:26:00Z" w:initials="MMM">
    <w:p w14:paraId="7A184669" w14:textId="02A91156" w:rsidR="00A32659" w:rsidRDefault="00A32659">
      <w:pPr>
        <w:pStyle w:val="CommentText"/>
      </w:pPr>
      <w:r>
        <w:rPr>
          <w:rStyle w:val="CommentReference"/>
        </w:rPr>
        <w:annotationRef/>
      </w:r>
      <w:r>
        <w:t xml:space="preserve">Suggestion: consider replacing this table with a series of box plots next to each other, one for each year. </w:t>
      </w:r>
    </w:p>
  </w:comment>
  <w:comment w:id="105" w:author="Melissa Maestas" w:date="2020-05-07T19:28:00Z" w:initials="MMM">
    <w:p w14:paraId="2B0AB88E" w14:textId="30E8D9F9" w:rsidR="00A32659" w:rsidRDefault="00A32659">
      <w:pPr>
        <w:pStyle w:val="CommentText"/>
      </w:pPr>
      <w:r>
        <w:rPr>
          <w:rStyle w:val="CommentReference"/>
        </w:rPr>
        <w:annotationRef/>
      </w:r>
      <w:r>
        <w:t>Suggest using box plots</w:t>
      </w:r>
      <w:r w:rsidR="00A251AA">
        <w:t xml:space="preserve"> </w:t>
      </w:r>
      <w:r w:rsidR="00A251AA">
        <w:t>instead</w:t>
      </w:r>
      <w:bookmarkStart w:id="106" w:name="_GoBack"/>
      <w:bookmarkEnd w:id="106"/>
    </w:p>
  </w:comment>
  <w:comment w:id="107" w:author="Melissa Maestas" w:date="2020-05-07T19:28:00Z" w:initials="MMM">
    <w:p w14:paraId="5F3E56F3" w14:textId="0B41616D" w:rsidR="00A32659" w:rsidRDefault="00A32659">
      <w:pPr>
        <w:pStyle w:val="CommentText"/>
      </w:pPr>
      <w:r>
        <w:rPr>
          <w:rStyle w:val="CommentReference"/>
        </w:rPr>
        <w:annotationRef/>
      </w:r>
      <w:r>
        <w:t>Suggest using box plots</w:t>
      </w:r>
      <w:r w:rsidR="00A251AA">
        <w:t xml:space="preserve"> instead</w:t>
      </w:r>
    </w:p>
  </w:comment>
  <w:comment w:id="108" w:author="Colleen Reid" w:date="2020-05-02T15:54:00Z" w:initials="CR">
    <w:p w14:paraId="03085EE7" w14:textId="0760334E" w:rsidR="00A54CC9" w:rsidRDefault="00A54CC9">
      <w:pPr>
        <w:pStyle w:val="CommentText"/>
      </w:pPr>
      <w:r>
        <w:rPr>
          <w:rStyle w:val="CommentReference"/>
        </w:rPr>
        <w:annotationRef/>
      </w:r>
      <w:r>
        <w:t xml:space="preserve">This may be repetitive of previous statements. Instead, I suggest we remove this statement and put the years in the tables. </w:t>
      </w:r>
    </w:p>
  </w:comment>
  <w:comment w:id="110" w:author="Melissa Maestas" w:date="2020-05-07T19:31:00Z" w:initials="MMM">
    <w:p w14:paraId="3466C8B5" w14:textId="2380879A" w:rsidR="00A251AA" w:rsidRDefault="00A251AA">
      <w:pPr>
        <w:pStyle w:val="CommentText"/>
      </w:pPr>
      <w:r>
        <w:rPr>
          <w:rStyle w:val="CommentReference"/>
        </w:rPr>
        <w:annotationRef/>
      </w:r>
      <w:r>
        <w:t>Seems to be missing some words</w:t>
      </w:r>
    </w:p>
  </w:comment>
  <w:comment w:id="109" w:author="Colleen Reid" w:date="2020-05-02T16:01:00Z" w:initials="CR">
    <w:p w14:paraId="43DF9759" w14:textId="7811EAD9" w:rsidR="00A54CC9" w:rsidRDefault="00A54CC9">
      <w:pPr>
        <w:pStyle w:val="CommentText"/>
      </w:pPr>
      <w:r>
        <w:rPr>
          <w:rStyle w:val="CommentReference"/>
        </w:rPr>
        <w:annotationRef/>
      </w:r>
      <w:r>
        <w:t xml:space="preserve">Ellen, I put this in and would like your eyes on it. </w:t>
      </w:r>
    </w:p>
  </w:comment>
  <w:comment w:id="111" w:author="Ellen Considine" w:date="2020-04-29T10:51:00Z" w:initials="EC">
    <w:p w14:paraId="48A5D93F" w14:textId="77777777" w:rsidR="00A54CC9" w:rsidRDefault="00A54CC9" w:rsidP="00A75088">
      <w:pPr>
        <w:pStyle w:val="CommentText"/>
      </w:pPr>
      <w:r>
        <w:rPr>
          <w:rStyle w:val="CommentReference"/>
        </w:rPr>
        <w:annotationRef/>
      </w:r>
      <w:r>
        <w:t>I think of this being synonymous to models performing better in the middle of their training data?</w:t>
      </w:r>
    </w:p>
  </w:comment>
  <w:comment w:id="112" w:author="Colleen Reid" w:date="2020-05-02T16:11:00Z" w:initials="CR">
    <w:p w14:paraId="66E1009B" w14:textId="382DEC41" w:rsidR="00A54CC9" w:rsidRDefault="00A54CC9">
      <w:pPr>
        <w:pStyle w:val="CommentText"/>
      </w:pPr>
      <w:r>
        <w:rPr>
          <w:rStyle w:val="CommentReference"/>
        </w:rPr>
        <w:annotationRef/>
      </w:r>
      <w:r>
        <w:t xml:space="preserve">Yes, so do I. </w:t>
      </w:r>
    </w:p>
  </w:comment>
  <w:comment w:id="113" w:author="Colleen Reid" w:date="2020-05-02T16:18:00Z" w:initials="CR">
    <w:p w14:paraId="17C5197A" w14:textId="602AC650" w:rsidR="00A54CC9" w:rsidRDefault="00A54CC9">
      <w:pPr>
        <w:pStyle w:val="CommentText"/>
      </w:pPr>
      <w:r>
        <w:rPr>
          <w:rStyle w:val="CommentReference"/>
        </w:rPr>
        <w:annotationRef/>
      </w:r>
      <w:r>
        <w:t xml:space="preserve">Also, Ellen, could you put in the plots of the full model that is going to look amazing. </w:t>
      </w:r>
    </w:p>
  </w:comment>
  <w:comment w:id="114" w:author="Ellen Considine" w:date="2020-04-29T11:02:00Z" w:initials="EC">
    <w:p w14:paraId="1D8C29C5" w14:textId="77777777" w:rsidR="00A54CC9" w:rsidRDefault="00A54CC9" w:rsidP="00A75088">
      <w:pPr>
        <w:pStyle w:val="CommentText"/>
      </w:pPr>
      <w:r>
        <w:rPr>
          <w:rStyle w:val="CommentReference"/>
        </w:rPr>
        <w:annotationRef/>
      </w:r>
      <w:r>
        <w:t>Should we group these or keep them separate?</w:t>
      </w:r>
    </w:p>
  </w:comment>
  <w:comment w:id="115" w:author="Colleen Reid" w:date="2020-05-02T16:19:00Z" w:initials="CR">
    <w:p w14:paraId="6406DBC1" w14:textId="6D2442C8" w:rsidR="00A54CC9" w:rsidRDefault="00A54CC9">
      <w:pPr>
        <w:pStyle w:val="CommentText"/>
      </w:pPr>
      <w:r>
        <w:rPr>
          <w:rStyle w:val="CommentReference"/>
        </w:rPr>
        <w:annotationRef/>
      </w:r>
      <w:r>
        <w:t xml:space="preserve">Group them into one table. </w:t>
      </w:r>
    </w:p>
  </w:comment>
  <w:comment w:id="117" w:author="Ellen Considine" w:date="2020-04-22T18:14:00Z" w:initials="EC">
    <w:p w14:paraId="252B22EA" w14:textId="77777777" w:rsidR="00A54CC9" w:rsidRDefault="00A54CC9" w:rsidP="00A75088">
      <w:pPr>
        <w:pStyle w:val="CommentText"/>
      </w:pPr>
      <w:r>
        <w:rPr>
          <w:rStyle w:val="CommentReference"/>
        </w:rPr>
        <w:annotationRef/>
      </w:r>
      <w:r>
        <w:t>reduces</w:t>
      </w:r>
    </w:p>
  </w:comment>
  <w:comment w:id="118" w:author="Ellen Considine" w:date="2020-04-22T18:09:00Z" w:initials="EC">
    <w:p w14:paraId="02E73544" w14:textId="77777777" w:rsidR="00A54CC9" w:rsidRPr="004E135E" w:rsidRDefault="00A54CC9" w:rsidP="00A75088">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6" w:history="1">
        <w:r w:rsidRPr="004E135E">
          <w:rPr>
            <w:color w:val="1155CC"/>
            <w:u w:val="single"/>
          </w:rPr>
          <w:t>https://doi.org/10.1007/s11222-016-9646-1</w:t>
        </w:r>
      </w:hyperlink>
      <w:r w:rsidRPr="004E135E">
        <w:rPr>
          <w:color w:val="000000"/>
        </w:rPr>
        <w:t> </w:t>
      </w:r>
    </w:p>
    <w:p w14:paraId="7AF32566" w14:textId="77777777" w:rsidR="00A54CC9" w:rsidRDefault="00A54CC9" w:rsidP="00A75088">
      <w:pPr>
        <w:pStyle w:val="CommentText"/>
      </w:pPr>
    </w:p>
  </w:comment>
  <w:comment w:id="116" w:author="Colleen Reid" w:date="2020-05-02T16:20:00Z" w:initials="CR">
    <w:p w14:paraId="5B522DF3" w14:textId="169A3C98" w:rsidR="00A54CC9" w:rsidRDefault="00A54CC9">
      <w:pPr>
        <w:pStyle w:val="CommentText"/>
      </w:pPr>
      <w:r>
        <w:rPr>
          <w:rStyle w:val="CommentReference"/>
        </w:rPr>
        <w:annotationRef/>
      </w:r>
      <w:r>
        <w:t xml:space="preserve">I am not sure that this is necessary. </w:t>
      </w:r>
    </w:p>
  </w:comment>
  <w:comment w:id="119" w:author="Melissa Maestas" w:date="2020-05-06T12:44:00Z" w:initials="MMM">
    <w:p w14:paraId="3995A841" w14:textId="77777777" w:rsidR="00A54CC9" w:rsidRDefault="00A54CC9">
      <w:pPr>
        <w:pStyle w:val="CommentText"/>
      </w:pPr>
      <w:r>
        <w:rPr>
          <w:rStyle w:val="CommentReference"/>
        </w:rPr>
        <w:annotationRef/>
      </w:r>
      <w:r>
        <w:t>PM2.5 Data sources:</w:t>
      </w:r>
    </w:p>
    <w:p w14:paraId="1B8AE6C0" w14:textId="4E311F0D" w:rsidR="00A54CC9" w:rsidRDefault="00A54CC9" w:rsidP="00D6019A">
      <w:pPr>
        <w:pStyle w:val="CommentText"/>
        <w:numPr>
          <w:ilvl w:val="0"/>
          <w:numId w:val="50"/>
        </w:numPr>
      </w:pPr>
      <w:r>
        <w:t xml:space="preserve">Denise </w:t>
      </w:r>
      <w:proofErr w:type="spellStart"/>
      <w:r>
        <w:t>Odenwalder</w:t>
      </w:r>
      <w:proofErr w:type="spellEnd"/>
      <w:r>
        <w:t>, Charles Pearson, and Joseph McCormack at the California Air Resources Board for stationary and mobile monitoring network data</w:t>
      </w:r>
    </w:p>
    <w:p w14:paraId="3E30EFFD" w14:textId="45E9F705" w:rsidR="00A54CC9" w:rsidRDefault="00A54CC9" w:rsidP="00D6019A">
      <w:pPr>
        <w:pStyle w:val="CommentText"/>
        <w:numPr>
          <w:ilvl w:val="0"/>
          <w:numId w:val="50"/>
        </w:numPr>
      </w:pPr>
      <w:r>
        <w:t xml:space="preserve">PM2.5 data from the </w:t>
      </w:r>
      <w:proofErr w:type="spellStart"/>
      <w:r>
        <w:t>Uintah</w:t>
      </w:r>
      <w:proofErr w:type="spellEnd"/>
      <w:r>
        <w:t xml:space="preserve"> Basin were provided by Seth Lyman at Utah State University.</w:t>
      </w:r>
    </w:p>
    <w:p w14:paraId="3BB648BE" w14:textId="00C46655" w:rsidR="00A54CC9" w:rsidRDefault="00A54CC9" w:rsidP="00D6019A">
      <w:pPr>
        <w:pStyle w:val="CommentText"/>
        <w:numPr>
          <w:ilvl w:val="0"/>
          <w:numId w:val="50"/>
        </w:numPr>
      </w:pPr>
      <w:r>
        <w:t xml:space="preserve">PM2.5 data from the Persistent Cold Air Pool Study (PCAPS) was provided by Geoff </w:t>
      </w:r>
      <w:proofErr w:type="spellStart"/>
      <w:r>
        <w:t>Silcox</w:t>
      </w:r>
      <w:proofErr w:type="spellEnd"/>
      <w:r>
        <w:t xml:space="preserve"> at the University of Utah.</w:t>
      </w:r>
    </w:p>
    <w:p w14:paraId="67FBC21A" w14:textId="77777777" w:rsidR="00A54CC9" w:rsidRDefault="00A54CC9">
      <w:pPr>
        <w:pStyle w:val="CommentText"/>
      </w:pPr>
    </w:p>
    <w:p w14:paraId="1D68A104" w14:textId="53D42149" w:rsidR="00A54CC9" w:rsidRDefault="00A54CC9">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w:t>
      </w:r>
    </w:p>
  </w:comment>
  <w:comment w:id="120" w:author="Colleen Reid" w:date="2020-05-02T14:03:00Z" w:initials="CR">
    <w:p w14:paraId="1836F8DF" w14:textId="79D5A93C" w:rsidR="00A54CC9" w:rsidRDefault="00A54CC9">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BED80" w15:done="0"/>
  <w15:commentEx w15:paraId="603DFEE2" w15:paraIdParent="209BED80" w15:done="0"/>
  <w15:commentEx w15:paraId="30864116" w15:done="0"/>
  <w15:commentEx w15:paraId="07DA7B7A" w15:done="0"/>
  <w15:commentEx w15:paraId="12E77EFA" w15:done="0"/>
  <w15:commentEx w15:paraId="6405EF17" w15:done="0"/>
  <w15:commentEx w15:paraId="72B9FAA9" w15:done="0"/>
  <w15:commentEx w15:paraId="7A2C9C52" w15:done="0"/>
  <w15:commentEx w15:paraId="0C69FAC6" w15:done="0"/>
  <w15:commentEx w15:paraId="7B3FD2BB" w15:paraIdParent="0C69FAC6" w15:done="0"/>
  <w15:commentEx w15:paraId="1950756B" w15:done="0"/>
  <w15:commentEx w15:paraId="308B8F34" w15:done="0"/>
  <w15:commentEx w15:paraId="008208F9" w15:done="0"/>
  <w15:commentEx w15:paraId="10EA6CF1" w15:done="0"/>
  <w15:commentEx w15:paraId="05B07577" w15:done="0"/>
  <w15:commentEx w15:paraId="1FC4931A" w15:done="0"/>
  <w15:commentEx w15:paraId="1C8820B6" w15:done="0"/>
  <w15:commentEx w15:paraId="0D5E64E3" w15:done="0"/>
  <w15:commentEx w15:paraId="46843090" w15:done="0"/>
  <w15:commentEx w15:paraId="37277350" w15:paraIdParent="46843090" w15:done="0"/>
  <w15:commentEx w15:paraId="49C8D26E" w15:done="0"/>
  <w15:commentEx w15:paraId="079DE3DC" w15:done="0"/>
  <w15:commentEx w15:paraId="4DD39F29" w15:done="0"/>
  <w15:commentEx w15:paraId="5C4EF5C3" w15:done="0"/>
  <w15:commentEx w15:paraId="1C959259" w15:done="0"/>
  <w15:commentEx w15:paraId="5EAD809A"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51A09CDB" w15:done="0"/>
  <w15:commentEx w15:paraId="4561811C" w15:done="0"/>
  <w15:commentEx w15:paraId="64057BC1" w15:done="0"/>
  <w15:commentEx w15:paraId="6E78DE0C" w15:done="0"/>
  <w15:commentEx w15:paraId="1435487C" w15:done="0"/>
  <w15:commentEx w15:paraId="0A2B0FBA" w15:done="0"/>
  <w15:commentEx w15:paraId="14BEACA2" w15:done="0"/>
  <w15:commentEx w15:paraId="4BBC0B9B" w15:done="0"/>
  <w15:commentEx w15:paraId="3C4093F1" w15:done="0"/>
  <w15:commentEx w15:paraId="7A184669" w15:done="0"/>
  <w15:commentEx w15:paraId="2B0AB88E" w15:done="0"/>
  <w15:commentEx w15:paraId="5F3E56F3" w15:done="0"/>
  <w15:commentEx w15:paraId="03085EE7" w15:done="0"/>
  <w15:commentEx w15:paraId="3466C8B5" w15:done="0"/>
  <w15:commentEx w15:paraId="43DF9759" w15:done="0"/>
  <w15:commentEx w15:paraId="48A5D93F" w15:done="0"/>
  <w15:commentEx w15:paraId="66E1009B" w15:paraIdParent="48A5D93F" w15:done="0"/>
  <w15:commentEx w15:paraId="17C5197A" w15:done="0"/>
  <w15:commentEx w15:paraId="1D8C29C5" w15:done="0"/>
  <w15:commentEx w15:paraId="6406DBC1" w15:paraIdParent="1D8C29C5" w15:done="0"/>
  <w15:commentEx w15:paraId="252B22EA" w15:done="0"/>
  <w15:commentEx w15:paraId="7AF32566" w15:done="0"/>
  <w15:commentEx w15:paraId="5B522DF3" w15:done="0"/>
  <w15:commentEx w15:paraId="1D68A104" w15:done="0"/>
  <w15:commentEx w15:paraId="1836F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BED80" w16cid:durableId="2257E9E8"/>
  <w16cid:commentId w16cid:paraId="603DFEE2" w16cid:durableId="225BDC74"/>
  <w16cid:commentId w16cid:paraId="30864116" w16cid:durableId="22581C7C"/>
  <w16cid:commentId w16cid:paraId="07DA7B7A" w16cid:durableId="2257EDA8"/>
  <w16cid:commentId w16cid:paraId="12E77EFA" w16cid:durableId="225BDE2D"/>
  <w16cid:commentId w16cid:paraId="6405EF17" w16cid:durableId="225C41BE"/>
  <w16cid:commentId w16cid:paraId="72B9FAA9" w16cid:durableId="2257F9E6"/>
  <w16cid:commentId w16cid:paraId="7A2C9C52" w16cid:durableId="2257FCE5"/>
  <w16cid:commentId w16cid:paraId="0C69FAC6" w16cid:durableId="2257FDB2"/>
  <w16cid:commentId w16cid:paraId="7B3FD2BB" w16cid:durableId="225C431C"/>
  <w16cid:commentId w16cid:paraId="1950756B" w16cid:durableId="225D3241"/>
  <w16cid:commentId w16cid:paraId="308B8F34" w16cid:durableId="225D3283"/>
  <w16cid:commentId w16cid:paraId="008208F9" w16cid:durableId="225D839F"/>
  <w16cid:commentId w16cid:paraId="10EA6CF1" w16cid:durableId="225D8414"/>
  <w16cid:commentId w16cid:paraId="05B07577" w16cid:durableId="225D8490"/>
  <w16cid:commentId w16cid:paraId="1FC4931A" w16cid:durableId="225D8CD4"/>
  <w16cid:commentId w16cid:paraId="1C8820B6" w16cid:durableId="225D8E11"/>
  <w16cid:commentId w16cid:paraId="0D5E64E3" w16cid:durableId="225D8E46"/>
  <w16cid:commentId w16cid:paraId="46843090" w16cid:durableId="2257FDA4"/>
  <w16cid:commentId w16cid:paraId="37277350" w16cid:durableId="225D3073"/>
  <w16cid:commentId w16cid:paraId="49C8D26E" w16cid:durableId="225C446A"/>
  <w16cid:commentId w16cid:paraId="079DE3DC" w16cid:durableId="225C442E"/>
  <w16cid:commentId w16cid:paraId="4DD39F29" w16cid:durableId="225C444A"/>
  <w16cid:commentId w16cid:paraId="5C4EF5C3" w16cid:durableId="2257FDCE"/>
  <w16cid:commentId w16cid:paraId="1C959259" w16cid:durableId="225804EA"/>
  <w16cid:commentId w16cid:paraId="5EAD809A" w16cid:durableId="225D921F"/>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51A09CDB" w16cid:durableId="225D93C0"/>
  <w16cid:commentId w16cid:paraId="4561811C" w16cid:durableId="22581175"/>
  <w16cid:commentId w16cid:paraId="64057BC1" w16cid:durableId="225D9504"/>
  <w16cid:commentId w16cid:paraId="6E78DE0C" w16cid:durableId="2253CE13"/>
  <w16cid:commentId w16cid:paraId="1435487C" w16cid:durableId="225D95D9"/>
  <w16cid:commentId w16cid:paraId="0A2B0FBA" w16cid:durableId="225EDC68"/>
  <w16cid:commentId w16cid:paraId="14BEACA2" w16cid:durableId="225EDC7C"/>
  <w16cid:commentId w16cid:paraId="4BBC0B9B" w16cid:durableId="225EDD2F"/>
  <w16cid:commentId w16cid:paraId="3C4093F1" w16cid:durableId="224DCC1A"/>
  <w16cid:commentId w16cid:paraId="7A184669" w16cid:durableId="225EDF79"/>
  <w16cid:commentId w16cid:paraId="2B0AB88E" w16cid:durableId="225EDFCB"/>
  <w16cid:commentId w16cid:paraId="5F3E56F3" w16cid:durableId="225EDFD3"/>
  <w16cid:commentId w16cid:paraId="03085EE7" w16cid:durableId="22581626"/>
  <w16cid:commentId w16cid:paraId="3466C8B5" w16cid:durableId="225EE07D"/>
  <w16cid:commentId w16cid:paraId="43DF9759" w16cid:durableId="225817E7"/>
  <w16cid:commentId w16cid:paraId="48A5D93F" w16cid:durableId="2253DAB5"/>
  <w16cid:commentId w16cid:paraId="66E1009B" w16cid:durableId="22581A3E"/>
  <w16cid:commentId w16cid:paraId="17C5197A" w16cid:durableId="22581BDB"/>
  <w16cid:commentId w16cid:paraId="1D8C29C5" w16cid:durableId="2253DD42"/>
  <w16cid:commentId w16cid:paraId="6406DBC1" w16cid:durableId="22581BF5"/>
  <w16cid:commentId w16cid:paraId="252B22EA" w16cid:durableId="224B0808"/>
  <w16cid:commentId w16cid:paraId="7AF32566" w16cid:durableId="224B06F5"/>
  <w16cid:commentId w16cid:paraId="5B522DF3" w16cid:durableId="22581C49"/>
  <w16cid:commentId w16cid:paraId="1D68A104" w16cid:durableId="225D2FC9"/>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74559" w14:textId="77777777" w:rsidR="001645B7" w:rsidRDefault="001645B7" w:rsidP="007D356C">
      <w:r>
        <w:separator/>
      </w:r>
    </w:p>
  </w:endnote>
  <w:endnote w:type="continuationSeparator" w:id="0">
    <w:p w14:paraId="0E88FC5F" w14:textId="77777777" w:rsidR="001645B7" w:rsidRDefault="001645B7"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2566E211" w:rsidR="00A54CC9" w:rsidRDefault="00A54CC9">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A54CC9" w:rsidRDefault="00A54C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C10CF7" w14:textId="77777777" w:rsidR="001645B7" w:rsidRDefault="001645B7" w:rsidP="007D356C">
      <w:r>
        <w:separator/>
      </w:r>
    </w:p>
  </w:footnote>
  <w:footnote w:type="continuationSeparator" w:id="0">
    <w:p w14:paraId="484315CF" w14:textId="77777777" w:rsidR="001645B7" w:rsidRDefault="001645B7"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37BD7"/>
    <w:rsid w:val="00070888"/>
    <w:rsid w:val="00076EE2"/>
    <w:rsid w:val="000A5234"/>
    <w:rsid w:val="000B0412"/>
    <w:rsid w:val="000C0413"/>
    <w:rsid w:val="000C0591"/>
    <w:rsid w:val="000F3E48"/>
    <w:rsid w:val="00101821"/>
    <w:rsid w:val="00114EF9"/>
    <w:rsid w:val="001234F4"/>
    <w:rsid w:val="00137B87"/>
    <w:rsid w:val="00146539"/>
    <w:rsid w:val="00160DB8"/>
    <w:rsid w:val="001645B7"/>
    <w:rsid w:val="00196421"/>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B3F91"/>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D0A2A"/>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2EB6"/>
    <w:rsid w:val="006C4B68"/>
    <w:rsid w:val="006D2C30"/>
    <w:rsid w:val="006E2347"/>
    <w:rsid w:val="006E6B46"/>
    <w:rsid w:val="006F5237"/>
    <w:rsid w:val="006F5378"/>
    <w:rsid w:val="00706836"/>
    <w:rsid w:val="0072691E"/>
    <w:rsid w:val="00730A5D"/>
    <w:rsid w:val="00733785"/>
    <w:rsid w:val="00742A20"/>
    <w:rsid w:val="00761FF4"/>
    <w:rsid w:val="007646AB"/>
    <w:rsid w:val="0076544C"/>
    <w:rsid w:val="007879D9"/>
    <w:rsid w:val="007A423E"/>
    <w:rsid w:val="007C5057"/>
    <w:rsid w:val="007D356C"/>
    <w:rsid w:val="007F17E1"/>
    <w:rsid w:val="007F1AE9"/>
    <w:rsid w:val="007F29EB"/>
    <w:rsid w:val="00803EF0"/>
    <w:rsid w:val="008051F3"/>
    <w:rsid w:val="00805AB9"/>
    <w:rsid w:val="008144EA"/>
    <w:rsid w:val="00822B1F"/>
    <w:rsid w:val="00823018"/>
    <w:rsid w:val="008542B7"/>
    <w:rsid w:val="0085667F"/>
    <w:rsid w:val="008B68D8"/>
    <w:rsid w:val="008C064C"/>
    <w:rsid w:val="008D66F2"/>
    <w:rsid w:val="008E59C7"/>
    <w:rsid w:val="00921650"/>
    <w:rsid w:val="0092347A"/>
    <w:rsid w:val="00930B09"/>
    <w:rsid w:val="0093677E"/>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51AA"/>
    <w:rsid w:val="00A25794"/>
    <w:rsid w:val="00A26D7B"/>
    <w:rsid w:val="00A32659"/>
    <w:rsid w:val="00A3377F"/>
    <w:rsid w:val="00A339B8"/>
    <w:rsid w:val="00A45CF8"/>
    <w:rsid w:val="00A50262"/>
    <w:rsid w:val="00A54CC9"/>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E3CB3"/>
    <w:rsid w:val="00CE40D3"/>
    <w:rsid w:val="00CF5515"/>
    <w:rsid w:val="00D04A0E"/>
    <w:rsid w:val="00D160BE"/>
    <w:rsid w:val="00D1675F"/>
    <w:rsid w:val="00D35B3A"/>
    <w:rsid w:val="00D54F42"/>
    <w:rsid w:val="00D557AE"/>
    <w:rsid w:val="00D6019A"/>
    <w:rsid w:val="00D66597"/>
    <w:rsid w:val="00D81988"/>
    <w:rsid w:val="00D906F8"/>
    <w:rsid w:val="00DA3F84"/>
    <w:rsid w:val="00DC40C2"/>
    <w:rsid w:val="00DC6CE7"/>
    <w:rsid w:val="00DC708C"/>
    <w:rsid w:val="00DD2C29"/>
    <w:rsid w:val="00DD66D7"/>
    <w:rsid w:val="00DE4ADF"/>
    <w:rsid w:val="00DF602F"/>
    <w:rsid w:val="00E07AE3"/>
    <w:rsid w:val="00E2089F"/>
    <w:rsid w:val="00E255C0"/>
    <w:rsid w:val="00E35D7C"/>
    <w:rsid w:val="00E362DA"/>
    <w:rsid w:val="00E40B20"/>
    <w:rsid w:val="00E45530"/>
    <w:rsid w:val="00E77DF8"/>
    <w:rsid w:val="00E87F40"/>
    <w:rsid w:val="00ED2F46"/>
    <w:rsid w:val="00EE1FDD"/>
    <w:rsid w:val="00EF1408"/>
    <w:rsid w:val="00EF39D2"/>
    <w:rsid w:val="00F01B40"/>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rcc.dri.edu/cgi-bin/smoke.pl" TargetMode="External"/><Relationship Id="rId2" Type="http://schemas.openxmlformats.org/officeDocument/2006/relationships/hyperlink" Target="http://views.cira.colostate.edu/fed/DataWizard/Default.aspx" TargetMode="External"/><Relationship Id="rId1" Type="http://schemas.openxmlformats.org/officeDocument/2006/relationships/hyperlink" Target="https://aqs.epa.gov/aqsweb/airdata/download_files.html" TargetMode="External"/><Relationship Id="rId6" Type="http://schemas.openxmlformats.org/officeDocument/2006/relationships/hyperlink" Target="https://doi.org/10.1007/s11222-016-9646-1" TargetMode="External"/><Relationship Id="rId5" Type="http://schemas.openxmlformats.org/officeDocument/2006/relationships/hyperlink" Target="http://www.airmonitoring.utah.gov/dataarchive/archpm25.htm" TargetMode="External"/><Relationship Id="rId4" Type="http://schemas.openxmlformats.org/officeDocument/2006/relationships/hyperlink" Target="https://www3.epa.gov/ttnamti1/visdata.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hyperlink" Target="http://trace.ddbj.nig.ac.jp/DRASearch/submission?acc=DRA004814"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identifiers.org/ncbi/insdc:PKMF0000000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ature.com/articles/sdata201825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identifiers.org/ncbi/insdc.sra:SRP12162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6084/m9.figshare.c.4064768.v3" TargetMode="External"/><Relationship Id="rId28" Type="http://schemas.openxmlformats.org/officeDocument/2006/relationships/hyperlink" Target="https://www.nature.com/sdata/policies/repositories" TargetMode="External"/><Relationship Id="rId10" Type="http://schemas.microsoft.com/office/2016/09/relationships/commentsIds" Target="commentsIds.xml"/><Relationship Id="rId19" Type="http://schemas.openxmlformats.org/officeDocument/2006/relationships/hyperlink" Target="http://www.nature.com/sdata/policies/editorial-and-publishing-policies"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identifiers.org/" TargetMode="External"/><Relationship Id="rId27" Type="http://schemas.openxmlformats.org/officeDocument/2006/relationships/hyperlink" Target="http://www.nature.com/sdata/policies/repositorie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92153-914C-F649-AC03-132BF0F2E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23</Pages>
  <Words>25241</Words>
  <Characters>143875</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8779</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Melissa Maestas</cp:lastModifiedBy>
  <cp:revision>15</cp:revision>
  <dcterms:created xsi:type="dcterms:W3CDTF">2020-05-02T18:38:00Z</dcterms:created>
  <dcterms:modified xsi:type="dcterms:W3CDTF">2020-05-08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M4eVZ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